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748AF5" w14:textId="07C0B0D4" w:rsidR="00503287" w:rsidRDefault="00484B47" w:rsidP="000A22CD">
      <w:pPr>
        <w:jc w:val="both"/>
        <w:rPr>
          <w:lang w:val="en-GB"/>
        </w:rPr>
      </w:pPr>
      <w:r>
        <w:rPr>
          <w:lang w:val="en-GB"/>
        </w:rPr>
        <w:t xml:space="preserve">The </w:t>
      </w:r>
      <w:r w:rsidR="00503287" w:rsidRPr="00503287">
        <w:rPr>
          <w:lang w:val="en-GB"/>
        </w:rPr>
        <w:t>Gravity Model of Trade</w:t>
      </w:r>
    </w:p>
    <w:p w14:paraId="416F81F2" w14:textId="77777777" w:rsidR="00EC6D1A" w:rsidRDefault="00EC6D1A" w:rsidP="000A22CD">
      <w:pPr>
        <w:jc w:val="both"/>
        <w:rPr>
          <w:lang w:val="en-GB"/>
        </w:rPr>
      </w:pPr>
    </w:p>
    <w:p w14:paraId="360A8774" w14:textId="48DCC854" w:rsidR="00EC6D1A" w:rsidRDefault="00484B47" w:rsidP="000A22CD">
      <w:pPr>
        <w:jc w:val="both"/>
        <w:rPr>
          <w:lang w:val="en-GB"/>
        </w:rPr>
      </w:pPr>
      <w:r>
        <w:rPr>
          <w:lang w:val="en-GB"/>
        </w:rPr>
        <w:t xml:space="preserve">Often referred as the “workhorse” of international trade, the gravity model </w:t>
      </w:r>
      <w:r w:rsidR="00AC7D93">
        <w:rPr>
          <w:lang w:val="en-GB"/>
        </w:rPr>
        <w:t>is prominent in the empirical literature of applied international trade analysis.</w:t>
      </w:r>
      <w:r w:rsidR="00640EC1">
        <w:rPr>
          <w:lang w:val="en-GB"/>
        </w:rPr>
        <w:t xml:space="preserve"> Among the arguments that could explain/support the use of the gravity model, there are four that are particularly relevant for our purposes. First, the gravity model of trade is intuitive to understand</w:t>
      </w:r>
      <w:r w:rsidR="000A22CD">
        <w:rPr>
          <w:lang w:val="en-GB"/>
        </w:rPr>
        <w:t>. Following the metaphor of Newton’s Law of Universal Gravitation, it predicts that international trade between two countries is directly proportional to the product of their economic size, and inversely proportional to trade frictions between them.</w:t>
      </w:r>
      <w:r w:rsidR="007613E4">
        <w:rPr>
          <w:lang w:val="en-GB"/>
        </w:rPr>
        <w:t xml:space="preserve"> In simpler words, the bigger </w:t>
      </w:r>
      <w:r w:rsidR="002A56A4">
        <w:rPr>
          <w:lang w:val="en-GB"/>
        </w:rPr>
        <w:t xml:space="preserve">(smaller) </w:t>
      </w:r>
      <w:r w:rsidR="007613E4">
        <w:rPr>
          <w:lang w:val="en-GB"/>
        </w:rPr>
        <w:t xml:space="preserve">the economies of two countries, and the easier </w:t>
      </w:r>
      <w:r w:rsidR="002A56A4">
        <w:rPr>
          <w:lang w:val="en-GB"/>
        </w:rPr>
        <w:t xml:space="preserve">(harder) </w:t>
      </w:r>
      <w:r w:rsidR="007613E4">
        <w:rPr>
          <w:lang w:val="en-GB"/>
        </w:rPr>
        <w:t>it is for them to trade</w:t>
      </w:r>
      <w:r w:rsidR="000A22CD">
        <w:rPr>
          <w:lang w:val="en-GB"/>
        </w:rPr>
        <w:t xml:space="preserve"> </w:t>
      </w:r>
      <w:r w:rsidR="007613E4">
        <w:rPr>
          <w:lang w:val="en-GB"/>
        </w:rPr>
        <w:t>with each other, the more</w:t>
      </w:r>
      <w:r w:rsidR="002A56A4">
        <w:rPr>
          <w:lang w:val="en-GB"/>
        </w:rPr>
        <w:t xml:space="preserve"> (less)</w:t>
      </w:r>
      <w:r w:rsidR="007613E4">
        <w:rPr>
          <w:lang w:val="en-GB"/>
        </w:rPr>
        <w:t xml:space="preserve"> we expect them to trade.</w:t>
      </w:r>
      <w:r w:rsidR="00786687">
        <w:rPr>
          <w:lang w:val="en-GB"/>
        </w:rPr>
        <w:t xml:space="preserve"> Second, it is referred to as a structural model with solid theoretical foundations, which </w:t>
      </w:r>
      <w:r w:rsidR="008E0DB6">
        <w:rPr>
          <w:lang w:val="en-GB"/>
        </w:rPr>
        <w:t xml:space="preserve">makes it appropriate for counterfactual analysis, such as </w:t>
      </w:r>
      <w:r w:rsidR="00EC24B6">
        <w:rPr>
          <w:lang w:val="en-GB"/>
        </w:rPr>
        <w:t xml:space="preserve">measuring the effects of trade policies as we aim to do with the effects of South-North versus South-South agreements. </w:t>
      </w:r>
      <w:r w:rsidR="00500EC1">
        <w:rPr>
          <w:lang w:val="en-GB"/>
        </w:rPr>
        <w:t xml:space="preserve">Third, model </w:t>
      </w:r>
      <w:r w:rsidR="003008B9">
        <w:rPr>
          <w:lang w:val="en-GB"/>
        </w:rPr>
        <w:t xml:space="preserve">has a flexible structure, which will allow us to </w:t>
      </w:r>
      <w:r w:rsidR="0051576E">
        <w:rPr>
          <w:lang w:val="en-GB"/>
        </w:rPr>
        <w:t xml:space="preserve">construct </w:t>
      </w:r>
      <w:r w:rsidR="006831F3">
        <w:rPr>
          <w:lang w:val="en-GB"/>
        </w:rPr>
        <w:t xml:space="preserve">a specification tailored to our research. Finally, fourth, </w:t>
      </w:r>
      <w:r w:rsidR="002B77F1">
        <w:rPr>
          <w:lang w:val="en-GB"/>
        </w:rPr>
        <w:t xml:space="preserve">it </w:t>
      </w:r>
      <w:r w:rsidR="00183F9F">
        <w:rPr>
          <w:lang w:val="en-GB"/>
        </w:rPr>
        <w:t xml:space="preserve">holds </w:t>
      </w:r>
      <w:r w:rsidR="00CB0677">
        <w:rPr>
          <w:lang w:val="en-GB"/>
        </w:rPr>
        <w:t>consistent</w:t>
      </w:r>
      <w:r w:rsidR="00F076D0">
        <w:rPr>
          <w:lang w:val="en-GB"/>
        </w:rPr>
        <w:t xml:space="preserve"> and remarkable</w:t>
      </w:r>
      <w:r w:rsidR="00183F9F">
        <w:rPr>
          <w:lang w:val="en-GB"/>
        </w:rPr>
        <w:t xml:space="preserve"> predictive power, </w:t>
      </w:r>
      <w:r w:rsidR="00186159">
        <w:rPr>
          <w:lang w:val="en-GB"/>
        </w:rPr>
        <w:t xml:space="preserve">both with </w:t>
      </w:r>
      <w:r w:rsidR="00D47AEA">
        <w:rPr>
          <w:lang w:val="en-GB"/>
        </w:rPr>
        <w:t>aggregate and sectoral data</w:t>
      </w:r>
      <w:r w:rsidR="00AC7D93">
        <w:rPr>
          <w:lang w:val="en-GB"/>
        </w:rPr>
        <w:t xml:space="preserve"> </w:t>
      </w:r>
      <w:r w:rsidR="00F4274E">
        <w:rPr>
          <w:lang w:val="en-GB"/>
        </w:rPr>
        <w:fldChar w:fldCharType="begin"/>
      </w:r>
      <w:r w:rsidR="00F4274E">
        <w:rPr>
          <w:lang w:val="en-GB"/>
        </w:rPr>
        <w:instrText xml:space="preserve"> ADDIN ZOTERO_ITEM CSL_CITATION {"citationID":"YkcYNjeZ","properties":{"formattedCitation":"(Yotov {\\i{}et al.}, 2016)","plainCitation":"(Yotov et al., 2016)","noteIndex":0},"citationItems":[{"id":194,"uris":["http://zotero.org/users/13839746/items/TR9BRTSS"],"itemData":{"id":194,"type":"book","ISBN":"978-92-870-4368-9","language":"en","note":"DOI: 10.30875/abc0167e-en","publisher":"WTO","source":"DOI.org (Crossref)","title":"An Advanced Guide to Trade Policy Analysis</w:instrText>
      </w:r>
      <w:r w:rsidR="00F4274E">
        <w:rPr>
          <w:rFonts w:ascii="Arial" w:hAnsi="Arial" w:cs="Arial"/>
          <w:lang w:val="en-GB"/>
        </w:rPr>
        <w:instrText>​</w:instrText>
      </w:r>
      <w:r w:rsidR="00F4274E">
        <w:rPr>
          <w:lang w:val="en-GB"/>
        </w:rPr>
        <w:instrText>: The Structural Gravity Model","title-short":"An Advanced Guide to Trade Policy Analysis</w:instrText>
      </w:r>
      <w:r w:rsidR="00F4274E">
        <w:rPr>
          <w:rFonts w:ascii="Arial" w:hAnsi="Arial" w:cs="Arial"/>
          <w:lang w:val="en-GB"/>
        </w:rPr>
        <w:instrText>​</w:instrText>
      </w:r>
      <w:r w:rsidR="00F4274E">
        <w:rPr>
          <w:lang w:val="en-GB"/>
        </w:rPr>
        <w:instrText xml:space="preserve">","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F4274E">
        <w:rPr>
          <w:lang w:val="en-GB"/>
        </w:rPr>
        <w:fldChar w:fldCharType="separate"/>
      </w:r>
      <w:r w:rsidR="00F4274E" w:rsidRPr="00F4274E">
        <w:rPr>
          <w:rFonts w:ascii="Aptos" w:cs="Times New Roman"/>
          <w:kern w:val="0"/>
          <w:lang w:val="en-US"/>
        </w:rPr>
        <w:t xml:space="preserve">(Yotov </w:t>
      </w:r>
      <w:r w:rsidR="00F4274E" w:rsidRPr="00F4274E">
        <w:rPr>
          <w:rFonts w:ascii="Aptos" w:cs="Times New Roman"/>
          <w:i/>
          <w:iCs/>
          <w:kern w:val="0"/>
          <w:lang w:val="en-US"/>
        </w:rPr>
        <w:t>et al.</w:t>
      </w:r>
      <w:r w:rsidR="00F4274E" w:rsidRPr="00F4274E">
        <w:rPr>
          <w:rFonts w:ascii="Aptos" w:cs="Times New Roman"/>
          <w:kern w:val="0"/>
          <w:lang w:val="en-US"/>
        </w:rPr>
        <w:t>, 2016)</w:t>
      </w:r>
      <w:r w:rsidR="00F4274E">
        <w:rPr>
          <w:lang w:val="en-GB"/>
        </w:rPr>
        <w:fldChar w:fldCharType="end"/>
      </w:r>
      <w:r w:rsidR="00D47AEA">
        <w:rPr>
          <w:lang w:val="en-GB"/>
        </w:rPr>
        <w:t xml:space="preserve">. </w:t>
      </w:r>
    </w:p>
    <w:p w14:paraId="3B0BFF7C" w14:textId="77777777" w:rsidR="00CF33D8" w:rsidRDefault="00CF33D8" w:rsidP="00503287">
      <w:pPr>
        <w:rPr>
          <w:lang w:val="en-GB"/>
        </w:rPr>
      </w:pPr>
    </w:p>
    <w:p w14:paraId="2D12957E" w14:textId="58859D4D" w:rsidR="00E57218" w:rsidRDefault="00B07293" w:rsidP="00E57218">
      <w:pPr>
        <w:jc w:val="both"/>
        <w:rPr>
          <w:lang w:val="en-GB"/>
        </w:rPr>
      </w:pPr>
      <w:commentRangeStart w:id="0"/>
      <w:r>
        <w:rPr>
          <w:lang w:val="en-GB"/>
        </w:rPr>
        <w:t xml:space="preserve">Through the decades, the gravity equation has </w:t>
      </w:r>
      <w:r w:rsidR="00016401">
        <w:rPr>
          <w:lang w:val="en-GB"/>
        </w:rPr>
        <w:t xml:space="preserve">been regularly upgraded in the </w:t>
      </w:r>
      <w:r w:rsidR="00B718FF">
        <w:rPr>
          <w:lang w:val="en-GB"/>
        </w:rPr>
        <w:t xml:space="preserve">theoretical and </w:t>
      </w:r>
      <w:r w:rsidR="00016401">
        <w:rPr>
          <w:lang w:val="en-GB"/>
        </w:rPr>
        <w:t>empirical literature</w:t>
      </w:r>
      <w:r w:rsidR="00B718FF">
        <w:rPr>
          <w:lang w:val="en-GB"/>
        </w:rPr>
        <w:t xml:space="preserve">. </w:t>
      </w:r>
      <w:r w:rsidR="00D03ED3">
        <w:rPr>
          <w:lang w:val="en-GB"/>
        </w:rPr>
        <w:t>Of relevance</w:t>
      </w:r>
      <w:r w:rsidR="00E02B18">
        <w:rPr>
          <w:lang w:val="en-GB"/>
        </w:rPr>
        <w:t>, t</w:t>
      </w:r>
      <w:r w:rsidR="00B718FF">
        <w:rPr>
          <w:lang w:val="en-GB"/>
        </w:rPr>
        <w:t xml:space="preserve">he simple intuition of the gravity model </w:t>
      </w:r>
      <w:r w:rsidR="00B1431E">
        <w:rPr>
          <w:lang w:val="en-GB"/>
        </w:rPr>
        <w:t>was</w:t>
      </w:r>
      <w:r w:rsidR="00B718FF">
        <w:rPr>
          <w:lang w:val="en-GB"/>
        </w:rPr>
        <w:t xml:space="preserve"> theoretically extended by Anderson to note that, after controlling for size, the increase or decrease is </w:t>
      </w:r>
      <w:r w:rsidR="00B718FF" w:rsidRPr="00B718FF">
        <w:rPr>
          <w:i/>
          <w:iCs/>
          <w:lang w:val="en-GB"/>
        </w:rPr>
        <w:t>relative</w:t>
      </w:r>
      <w:r w:rsidR="00B718FF">
        <w:rPr>
          <w:lang w:val="en-GB"/>
        </w:rPr>
        <w:t xml:space="preserve"> to the average barriers of the two countries with all their partners, which </w:t>
      </w:r>
      <w:r w:rsidR="009272E6">
        <w:rPr>
          <w:lang w:val="en-GB"/>
        </w:rPr>
        <w:t>are</w:t>
      </w:r>
      <w:r w:rsidR="00B718FF">
        <w:rPr>
          <w:lang w:val="en-GB"/>
        </w:rPr>
        <w:t xml:space="preserve"> referred as “multilateral resistance” </w:t>
      </w:r>
      <w:r w:rsidR="00B718FF">
        <w:rPr>
          <w:lang w:val="en-GB"/>
        </w:rPr>
        <w:fldChar w:fldCharType="begin"/>
      </w:r>
      <w:r w:rsidR="00B718FF">
        <w:rPr>
          <w:lang w:val="en-GB"/>
        </w:rPr>
        <w:instrText xml:space="preserve"> ADDIN ZOTERO_ITEM CSL_CITATION {"citationID":"698OdPsZ","properties":{"formattedCitation":"(Anderson, 1979)","plainCitation":"(Anderson, 1979)","noteIndex":0},"citationItems":[{"id":251,"uris":["http://zotero.org/users/13839746/items/8RNPUHAC"],"itemData":{"id":251,"type":"article-journal","container-title":"The American Economic Review","ISSN":"0002-8282","issue":"1","note":"publisher: American Economic Association","page":"106-116","source":"JSTOR","title":"A Theoretical Foundation for the Gravity Equation","volume":"69","author":[{"family":"Anderson","given":"James E."}],"issued":{"date-parts":[["1979"]]}}}],"schema":"https://github.com/citation-style-language/schema/raw/master/csl-citation.json"} </w:instrText>
      </w:r>
      <w:r w:rsidR="00B718FF">
        <w:rPr>
          <w:lang w:val="en-GB"/>
        </w:rPr>
        <w:fldChar w:fldCharType="separate"/>
      </w:r>
      <w:r w:rsidR="00B718FF">
        <w:rPr>
          <w:noProof/>
          <w:lang w:val="en-GB"/>
        </w:rPr>
        <w:t>(Anderson, 1979)</w:t>
      </w:r>
      <w:r w:rsidR="00B718FF">
        <w:rPr>
          <w:lang w:val="en-GB"/>
        </w:rPr>
        <w:fldChar w:fldCharType="end"/>
      </w:r>
      <w:r w:rsidR="00B718FF">
        <w:rPr>
          <w:lang w:val="en-GB"/>
        </w:rPr>
        <w:t>.</w:t>
      </w:r>
      <w:r w:rsidR="006769FC">
        <w:rPr>
          <w:lang w:val="en-GB"/>
        </w:rPr>
        <w:t xml:space="preserve"> The more trade barriers or resistance to trade exists with other countries relative to a given partner, the more a country is pushed to trade with said partner.</w:t>
      </w:r>
      <w:r w:rsidR="00E57218">
        <w:rPr>
          <w:lang w:val="en-GB"/>
        </w:rPr>
        <w:t xml:space="preserve"> Anderson also introduced the </w:t>
      </w:r>
      <w:r w:rsidR="00E57218" w:rsidRPr="00E57218">
        <w:rPr>
          <w:lang w:val="en-GB"/>
        </w:rPr>
        <w:t xml:space="preserve">assumptions </w:t>
      </w:r>
      <w:r w:rsidR="00D03ED3">
        <w:rPr>
          <w:lang w:val="en-GB"/>
        </w:rPr>
        <w:t xml:space="preserve">of </w:t>
      </w:r>
      <w:r w:rsidR="00E57218" w:rsidRPr="00E57218">
        <w:rPr>
          <w:lang w:val="en-GB"/>
        </w:rPr>
        <w:t>product differentiation by place of origin</w:t>
      </w:r>
      <w:r w:rsidR="00D03ED3">
        <w:rPr>
          <w:lang w:val="en-GB"/>
        </w:rPr>
        <w:t>,</w:t>
      </w:r>
      <w:r w:rsidR="00E57218" w:rsidRPr="00E57218">
        <w:rPr>
          <w:lang w:val="en-GB"/>
        </w:rPr>
        <w:t xml:space="preserve"> and</w:t>
      </w:r>
      <w:r w:rsidR="00E57218">
        <w:rPr>
          <w:lang w:val="en-GB"/>
        </w:rPr>
        <w:t xml:space="preserve"> </w:t>
      </w:r>
      <w:r w:rsidR="00E57218" w:rsidRPr="00E57218">
        <w:rPr>
          <w:lang w:val="en-GB"/>
        </w:rPr>
        <w:t>Constant Elasticity of Substitution (CES) expenditures</w:t>
      </w:r>
      <w:r w:rsidR="00D03ED3">
        <w:rPr>
          <w:lang w:val="en-GB"/>
        </w:rPr>
        <w:t xml:space="preserve"> </w:t>
      </w:r>
      <w:r w:rsidR="009272E6">
        <w:rPr>
          <w:lang w:val="en-GB"/>
        </w:rPr>
        <w:t>,</w:t>
      </w:r>
      <w:r w:rsidR="00D03ED3">
        <w:rPr>
          <w:lang w:val="en-GB"/>
        </w:rPr>
        <w:t>or</w:t>
      </w:r>
      <w:r w:rsidR="009272E6">
        <w:rPr>
          <w:lang w:val="en-GB"/>
        </w:rPr>
        <w:t xml:space="preserve"> the</w:t>
      </w:r>
      <w:r w:rsidR="00D03ED3">
        <w:rPr>
          <w:lang w:val="en-GB"/>
        </w:rPr>
        <w:t xml:space="preserve"> </w:t>
      </w:r>
      <w:proofErr w:type="spellStart"/>
      <w:r w:rsidR="00D03ED3">
        <w:rPr>
          <w:lang w:val="en-GB"/>
        </w:rPr>
        <w:t>Armington</w:t>
      </w:r>
      <w:proofErr w:type="spellEnd"/>
      <w:r w:rsidR="00D03ED3">
        <w:rPr>
          <w:lang w:val="en-GB"/>
        </w:rPr>
        <w:t>-CES assumption</w:t>
      </w:r>
      <w:r w:rsidR="00983318">
        <w:rPr>
          <w:lang w:val="en-GB"/>
        </w:rPr>
        <w:t xml:space="preserve"> </w:t>
      </w:r>
      <w:r w:rsidR="00D24A03">
        <w:rPr>
          <w:lang w:val="en-GB"/>
        </w:rPr>
        <w:fldChar w:fldCharType="begin"/>
      </w:r>
      <w:r w:rsidR="00D24A03">
        <w:rPr>
          <w:lang w:val="en-GB"/>
        </w:rPr>
        <w:instrText xml:space="preserve"> ADDIN ZOTERO_ITEM CSL_CITATION {"citationID":"a3JgXMpG","properties":{"formattedCitation":"(Yotov {\\i{}et al.}, 2016; Chatzilazarou and Dadakas, 2023)","plainCitation":"(Yotov et al., 2016; Chatzilazarou and Dadakas, 2023)","noteIndex":0},"citationItems":[{"id":194,"uris":["http://zotero.org/users/13839746/items/TR9BRTSS"],"itemData":{"id":194,"type":"book","ISBN":"978-92-870-4368-9","language":"en","note":"DOI: 10.30875/abc0167e-en","publisher":"WTO","source":"DOI.org (Crossref)","title":"An Advanced Guide to Trade Policy Analysis</w:instrText>
      </w:r>
      <w:r w:rsidR="00D24A03">
        <w:rPr>
          <w:rFonts w:ascii="Arial" w:hAnsi="Arial" w:cs="Arial"/>
          <w:lang w:val="en-GB"/>
        </w:rPr>
        <w:instrText>​</w:instrText>
      </w:r>
      <w:r w:rsidR="00D24A03">
        <w:rPr>
          <w:lang w:val="en-GB"/>
        </w:rPr>
        <w:instrText>: The Structural Gravity Model","title-short":"An Advanced Guide to Trade Policy Analysis</w:instrText>
      </w:r>
      <w:r w:rsidR="00D24A03">
        <w:rPr>
          <w:rFonts w:ascii="Arial" w:hAnsi="Arial" w:cs="Arial"/>
          <w:lang w:val="en-GB"/>
        </w:rPr>
        <w:instrText>​</w:instrText>
      </w:r>
      <w:r w:rsidR="00D24A03">
        <w:rPr>
          <w:lang w:val="en-GB"/>
        </w:rPr>
        <w:instrText xml:space="preserve">","URL":"https://www.wto-ilibrary.org/content/books/9789287043689","author":[{"family":"Yotov","given":"Yoto V."},{"family":"Piermartini","given":"Roberta"},{"family":"Monteiro","given":"José-Antonio"},{"family":"Larch","given":"Mario"}],"accessed":{"date-parts":[["2024",7,24]]},"issued":{"date-parts":[["2016",11,15]]}}},{"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D24A03">
        <w:rPr>
          <w:lang w:val="en-GB"/>
        </w:rPr>
        <w:fldChar w:fldCharType="separate"/>
      </w:r>
      <w:r w:rsidR="00D24A03" w:rsidRPr="00D24A03">
        <w:rPr>
          <w:rFonts w:ascii="Aptos" w:cs="Times New Roman"/>
          <w:kern w:val="0"/>
          <w:lang w:val="en-US"/>
        </w:rPr>
        <w:t xml:space="preserve">(Yotov </w:t>
      </w:r>
      <w:r w:rsidR="00D24A03" w:rsidRPr="00D24A03">
        <w:rPr>
          <w:rFonts w:ascii="Aptos" w:cs="Times New Roman"/>
          <w:i/>
          <w:iCs/>
          <w:kern w:val="0"/>
          <w:lang w:val="en-US"/>
        </w:rPr>
        <w:t>et al.</w:t>
      </w:r>
      <w:r w:rsidR="00D24A03" w:rsidRPr="00D24A03">
        <w:rPr>
          <w:rFonts w:ascii="Aptos" w:cs="Times New Roman"/>
          <w:kern w:val="0"/>
          <w:lang w:val="en-US"/>
        </w:rPr>
        <w:t>, 2016; Chatzilazarou and Dadakas, 2023)</w:t>
      </w:r>
      <w:r w:rsidR="00D24A03">
        <w:rPr>
          <w:lang w:val="en-GB"/>
        </w:rPr>
        <w:fldChar w:fldCharType="end"/>
      </w:r>
      <w:r w:rsidR="00256746">
        <w:rPr>
          <w:lang w:val="en-GB"/>
        </w:rPr>
        <w:t xml:space="preserve">, which </w:t>
      </w:r>
      <w:r w:rsidR="00D24A03">
        <w:rPr>
          <w:lang w:val="en-GB"/>
        </w:rPr>
        <w:t>led</w:t>
      </w:r>
      <w:r w:rsidR="00702515">
        <w:rPr>
          <w:lang w:val="en-GB"/>
        </w:rPr>
        <w:t xml:space="preserve"> us</w:t>
      </w:r>
      <w:r w:rsidR="00D24A03">
        <w:rPr>
          <w:lang w:val="en-GB"/>
        </w:rPr>
        <w:t xml:space="preserve"> to</w:t>
      </w:r>
      <w:r w:rsidR="00702515">
        <w:rPr>
          <w:lang w:val="en-GB"/>
        </w:rPr>
        <w:t xml:space="preserve"> today’s generalized form of the gravity equation</w:t>
      </w:r>
      <w:r w:rsidR="00E64500">
        <w:rPr>
          <w:lang w:val="en-GB"/>
        </w:rPr>
        <w:t xml:space="preserve">, </w:t>
      </w:r>
      <w:r w:rsidR="00D24A03">
        <w:rPr>
          <w:lang w:val="en-GB"/>
        </w:rPr>
        <w:t xml:space="preserve">as developed </w:t>
      </w:r>
      <w:r w:rsidR="003815C7">
        <w:rPr>
          <w:lang w:val="en-GB"/>
        </w:rPr>
        <w:t xml:space="preserve">and popularised </w:t>
      </w:r>
      <w:r w:rsidR="00D24A03">
        <w:rPr>
          <w:lang w:val="en-GB"/>
        </w:rPr>
        <w:t xml:space="preserve">by Anderson and van </w:t>
      </w:r>
      <w:proofErr w:type="spellStart"/>
      <w:r w:rsidR="00D24A03">
        <w:rPr>
          <w:lang w:val="en-GB"/>
        </w:rPr>
        <w:t>Wincoop</w:t>
      </w:r>
      <w:proofErr w:type="spellEnd"/>
      <w:r w:rsidR="00D24A03">
        <w:rPr>
          <w:lang w:val="en-GB"/>
        </w:rPr>
        <w:t xml:space="preserve"> </w:t>
      </w:r>
      <w:r w:rsidR="00D24A03">
        <w:rPr>
          <w:lang w:val="en-GB"/>
        </w:rPr>
        <w:fldChar w:fldCharType="begin"/>
      </w:r>
      <w:r w:rsidR="00D24A03">
        <w:rPr>
          <w:lang w:val="en-GB"/>
        </w:rPr>
        <w:instrText xml:space="preserve"> ADDIN ZOTERO_ITEM CSL_CITATION {"citationID":"WY5ao1Fv","properties":{"formattedCitation":"(Anderson and van Wincoop, 2003)","plainCitation":"(Anderson and van Wincoop, 2003)","noteIndex":0},"citationItems":[{"id":253,"uris":["http://zotero.org/users/13839746/items/BRTAEV93"],"itemData":{"id":253,"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 E."},{"family":"Wincoop","given":"Eric","non-dropping-particle":"van"}],"issued":{"date-parts":[["2003"]]}}}],"schema":"https://github.com/citation-style-language/schema/raw/master/csl-citation.json"} </w:instrText>
      </w:r>
      <w:r w:rsidR="00D24A03">
        <w:rPr>
          <w:lang w:val="en-GB"/>
        </w:rPr>
        <w:fldChar w:fldCharType="separate"/>
      </w:r>
      <w:r w:rsidR="00D24A03">
        <w:rPr>
          <w:noProof/>
          <w:lang w:val="en-GB"/>
        </w:rPr>
        <w:t>(Anderson and van Wincoop, 2003)</w:t>
      </w:r>
      <w:r w:rsidR="00D24A03">
        <w:rPr>
          <w:lang w:val="en-GB"/>
        </w:rPr>
        <w:fldChar w:fldCharType="end"/>
      </w:r>
      <w:r w:rsidR="00FD47DA">
        <w:rPr>
          <w:lang w:val="en-GB"/>
        </w:rPr>
        <w:t xml:space="preserve">. </w:t>
      </w:r>
      <w:commentRangeEnd w:id="0"/>
      <w:r w:rsidR="00AE23B2">
        <w:rPr>
          <w:rStyle w:val="CommentReference"/>
        </w:rPr>
        <w:commentReference w:id="0"/>
      </w:r>
    </w:p>
    <w:p w14:paraId="5250774D" w14:textId="77777777" w:rsidR="00D03ED3" w:rsidRDefault="00D03ED3" w:rsidP="00E57218">
      <w:pPr>
        <w:jc w:val="both"/>
        <w:rPr>
          <w:lang w:val="en-GB"/>
        </w:rPr>
      </w:pPr>
    </w:p>
    <w:p w14:paraId="5B1FF733" w14:textId="0CFB9E05" w:rsidR="00AE23B2" w:rsidRPr="00CF33D8" w:rsidRDefault="00AE23B2" w:rsidP="00AE23B2">
      <w:pPr>
        <w:rPr>
          <w:lang w:val="en-GB"/>
        </w:rPr>
      </w:pPr>
      <w:r>
        <w:rPr>
          <w:highlight w:val="yellow"/>
          <w:lang w:val="en-GB"/>
        </w:rPr>
        <w:t>Do I need to add more on the t</w:t>
      </w:r>
      <w:r w:rsidRPr="00CF33D8">
        <w:rPr>
          <w:highlight w:val="yellow"/>
          <w:lang w:val="en-GB"/>
        </w:rPr>
        <w:t>heory underlying the Gravity Models of Trade</w:t>
      </w:r>
      <w:r w:rsidRPr="00AE23B2">
        <w:rPr>
          <w:highlight w:val="yellow"/>
          <w:lang w:val="en-GB"/>
        </w:rPr>
        <w:t>?</w:t>
      </w:r>
    </w:p>
    <w:p w14:paraId="5436923F" w14:textId="77777777" w:rsidR="00C01CB4" w:rsidRDefault="00C01CB4" w:rsidP="00E57218">
      <w:pPr>
        <w:jc w:val="both"/>
        <w:rPr>
          <w:lang w:val="en-GB"/>
        </w:rPr>
      </w:pPr>
    </w:p>
    <w:p w14:paraId="64E1E621" w14:textId="521D1433" w:rsidR="009E1268" w:rsidRDefault="00E93729" w:rsidP="00983318">
      <w:pPr>
        <w:jc w:val="both"/>
        <w:rPr>
          <w:lang w:val="en-GB"/>
        </w:rPr>
      </w:pPr>
      <w:r>
        <w:rPr>
          <w:lang w:val="en-GB"/>
        </w:rPr>
        <w:t>Equally important,</w:t>
      </w:r>
      <w:r w:rsidR="00083E63">
        <w:rPr>
          <w:lang w:val="en-GB"/>
        </w:rPr>
        <w:t xml:space="preserve"> several empirical developments </w:t>
      </w:r>
      <w:r w:rsidR="00CB0677">
        <w:rPr>
          <w:lang w:val="en-GB"/>
        </w:rPr>
        <w:t>have</w:t>
      </w:r>
      <w:r w:rsidR="00C62DBD">
        <w:rPr>
          <w:lang w:val="en-GB"/>
        </w:rPr>
        <w:t xml:space="preserve"> strength</w:t>
      </w:r>
      <w:r w:rsidR="003A70EE">
        <w:rPr>
          <w:lang w:val="en-GB"/>
        </w:rPr>
        <w:t>ened</w:t>
      </w:r>
      <w:r w:rsidR="00C62DBD">
        <w:rPr>
          <w:lang w:val="en-GB"/>
        </w:rPr>
        <w:t xml:space="preserve"> the gravity </w:t>
      </w:r>
      <w:r w:rsidR="001578B9">
        <w:rPr>
          <w:lang w:val="en-GB"/>
        </w:rPr>
        <w:t>model and</w:t>
      </w:r>
      <w:r w:rsidR="0095715A">
        <w:rPr>
          <w:lang w:val="en-GB"/>
        </w:rPr>
        <w:t xml:space="preserve"> inform our </w:t>
      </w:r>
      <w:r w:rsidR="001578B9">
        <w:rPr>
          <w:lang w:val="en-GB"/>
        </w:rPr>
        <w:t xml:space="preserve">choice of </w:t>
      </w:r>
      <w:r w:rsidR="0095715A">
        <w:rPr>
          <w:lang w:val="en-GB"/>
        </w:rPr>
        <w:t>methodology</w:t>
      </w:r>
      <w:r w:rsidR="00514330">
        <w:rPr>
          <w:lang w:val="en-GB"/>
        </w:rPr>
        <w:t>:</w:t>
      </w:r>
      <w:r w:rsidR="00C62DBD">
        <w:rPr>
          <w:lang w:val="en-GB"/>
        </w:rPr>
        <w:t xml:space="preserve"> </w:t>
      </w:r>
      <w:r w:rsidR="0041214D">
        <w:rPr>
          <w:lang w:val="en-GB"/>
        </w:rPr>
        <w:t>Exporter-time and importer-time fixed effects are used t</w:t>
      </w:r>
      <w:r w:rsidR="001578B9">
        <w:rPr>
          <w:lang w:val="en-GB"/>
        </w:rPr>
        <w:t xml:space="preserve">o account for the multilateral resistance terms in a gravity estimation with panel data </w:t>
      </w:r>
      <w:r w:rsidR="001578B9">
        <w:rPr>
          <w:lang w:val="en-GB"/>
        </w:rPr>
        <w:fldChar w:fldCharType="begin"/>
      </w:r>
      <w:r w:rsidR="001578B9">
        <w:rPr>
          <w:lang w:val="en-GB"/>
        </w:rPr>
        <w:instrText xml:space="preserve"> ADDIN ZOTERO_ITEM CSL_CITATION {"citationID":"0Dqczn0F","properties":{"formattedCitation":"(Olivero and Yotov, 2012)","plainCitation":"(Olivero and Yotov, 2012)","noteIndex":0},"citationItems":[{"id":261,"uris":["http://zotero.org/users/13839746/items/RE5VLUSZ"],"itemData":{"id":261,"type":"article-journal","abstract":"Numerous gravity applications have resorted to panel data econometric techniques over the past decade. However, with the theory of gravity being so far only static, these estimations lack solid structural dynamic foundations. As a consequence, a consensus on a unified dynamic gravity estimation approach is yet to be reached. In this paper, (i) we build the theoretical foundations for a dynamic gravity model, (ii) we provide guidance for gravity-type estimations with panel data and we consider applications, and (iii) we calibrate and simulate our model to compare its properties with those of the standard, static gravity setup.","container-title":"Canadian Journal of Economics/Revue canadienne d'économique","DOI":"10.1111/j.1540-5982.2011.01687.x","ISSN":"1540-5982","issue":"1","language":"en","license":"© Canadian Economics Association","note":"_eprint: https://onlinelibrary.wiley.com/doi/pdf/10.1111/j.1540-5982.2011.01687.x","page":"64-92","source":"Wiley Online Library","title":"Dynamic gravity: endogenous country size and asset accumulation","title-short":"Dynamic gravity","volume":"45","author":[{"family":"Olivero","given":"María Pía"},{"family":"Yotov","given":"Yoto V."}],"issued":{"date-parts":[["2012"]]}}}],"schema":"https://github.com/citation-style-language/schema/raw/master/csl-citation.json"} </w:instrText>
      </w:r>
      <w:r w:rsidR="001578B9">
        <w:rPr>
          <w:lang w:val="en-GB"/>
        </w:rPr>
        <w:fldChar w:fldCharType="separate"/>
      </w:r>
      <w:r w:rsidR="001578B9">
        <w:rPr>
          <w:noProof/>
          <w:lang w:val="en-GB"/>
        </w:rPr>
        <w:t>(Olivero and Yotov, 2012)</w:t>
      </w:r>
      <w:r w:rsidR="001578B9">
        <w:rPr>
          <w:lang w:val="en-GB"/>
        </w:rPr>
        <w:fldChar w:fldCharType="end"/>
      </w:r>
      <w:r w:rsidR="00E050F3">
        <w:rPr>
          <w:lang w:val="en-GB"/>
        </w:rPr>
        <w:t>;</w:t>
      </w:r>
      <w:r w:rsidR="001578B9">
        <w:rPr>
          <w:lang w:val="en-GB"/>
        </w:rPr>
        <w:t xml:space="preserve"> </w:t>
      </w:r>
      <w:r w:rsidR="004C461E">
        <w:rPr>
          <w:lang w:val="en-GB"/>
        </w:rPr>
        <w:t xml:space="preserve">As the gravity model is often estimated with an OSL estimator, zero-trade flows were dropped from the sample when trade was transformed into a logarithmic form. Also, trade data is recognized to suffer from </w:t>
      </w:r>
      <w:r w:rsidR="004C461E" w:rsidRPr="004C461E">
        <w:rPr>
          <w:lang w:val="en-GB"/>
        </w:rPr>
        <w:t>heteroscedasticity</w:t>
      </w:r>
      <w:r w:rsidR="00983318">
        <w:rPr>
          <w:lang w:val="en-GB"/>
        </w:rPr>
        <w:t xml:space="preserve"> </w:t>
      </w:r>
      <w:r w:rsidR="00983318">
        <w:rPr>
          <w:lang w:val="en-GB"/>
        </w:rPr>
        <w:fldChar w:fldCharType="begin"/>
      </w:r>
      <w:r w:rsidR="001C443A">
        <w:rPr>
          <w:lang w:val="en-GB"/>
        </w:rPr>
        <w:instrText xml:space="preserve"> ADDIN ZOTERO_ITEM CSL_CITATION {"citationID":"yOX4x69A","properties":{"formattedCitation":"(Yotov {\\i{}et al.}, 2016)","plainCitation":"(Yotov et al., 2016)","noteIndex":0},"citationItems":[{"id":194,"uris":["http://zotero.org/users/13839746/items/TR9BRTSS"],"itemData":{"id":194,"type":"book","ISBN":"978-92-870-4368-9","language":"en","note":"DOI: 10.30875/abc0167e-en","publisher":"WTO","source":"DOI.org (Crossref)","title":"An Advanced Guide to Trade Policy Analysis</w:instrText>
      </w:r>
      <w:r w:rsidR="001C443A">
        <w:rPr>
          <w:rFonts w:ascii="Arial" w:hAnsi="Arial" w:cs="Arial"/>
          <w:lang w:val="en-GB"/>
        </w:rPr>
        <w:instrText>​</w:instrText>
      </w:r>
      <w:r w:rsidR="001C443A">
        <w:rPr>
          <w:lang w:val="en-GB"/>
        </w:rPr>
        <w:instrText>: The Structural Gravity Model","title-short":"An Advanced Guide to Trade Policy Analysis</w:instrText>
      </w:r>
      <w:r w:rsidR="001C443A">
        <w:rPr>
          <w:rFonts w:ascii="Arial" w:hAnsi="Arial" w:cs="Arial"/>
          <w:lang w:val="en-GB"/>
        </w:rPr>
        <w:instrText>​</w:instrText>
      </w:r>
      <w:r w:rsidR="001C443A">
        <w:rPr>
          <w:lang w:val="en-GB"/>
        </w:rPr>
        <w:instrText xml:space="preserve">","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983318">
        <w:rPr>
          <w:lang w:val="en-GB"/>
        </w:rPr>
        <w:fldChar w:fldCharType="separate"/>
      </w:r>
      <w:r w:rsidR="00983318" w:rsidRPr="00F4274E">
        <w:rPr>
          <w:rFonts w:ascii="Aptos" w:cs="Times New Roman"/>
          <w:kern w:val="0"/>
          <w:lang w:val="en-US"/>
        </w:rPr>
        <w:t xml:space="preserve">(Yotov </w:t>
      </w:r>
      <w:r w:rsidR="00983318" w:rsidRPr="00F4274E">
        <w:rPr>
          <w:rFonts w:ascii="Aptos" w:cs="Times New Roman"/>
          <w:i/>
          <w:iCs/>
          <w:kern w:val="0"/>
          <w:lang w:val="en-US"/>
        </w:rPr>
        <w:t>et al.</w:t>
      </w:r>
      <w:r w:rsidR="00983318" w:rsidRPr="00F4274E">
        <w:rPr>
          <w:rFonts w:ascii="Aptos" w:cs="Times New Roman"/>
          <w:kern w:val="0"/>
          <w:lang w:val="en-US"/>
        </w:rPr>
        <w:t>, 2016)</w:t>
      </w:r>
      <w:r w:rsidR="00983318">
        <w:rPr>
          <w:lang w:val="en-GB"/>
        </w:rPr>
        <w:fldChar w:fldCharType="end"/>
      </w:r>
      <w:r w:rsidR="004C461E">
        <w:rPr>
          <w:lang w:val="en-GB"/>
        </w:rPr>
        <w:t>. To solve for zero-trade flows</w:t>
      </w:r>
      <w:r w:rsidR="00983318">
        <w:rPr>
          <w:lang w:val="en-GB"/>
        </w:rPr>
        <w:t xml:space="preserve"> and </w:t>
      </w:r>
      <w:r w:rsidR="00983318" w:rsidRPr="004C461E">
        <w:rPr>
          <w:lang w:val="en-GB"/>
        </w:rPr>
        <w:t>heteroscedasticity</w:t>
      </w:r>
      <w:r w:rsidR="00983318">
        <w:rPr>
          <w:lang w:val="en-GB"/>
        </w:rPr>
        <w:t xml:space="preserve">, the </w:t>
      </w:r>
      <w:r w:rsidR="00983318" w:rsidRPr="00983318">
        <w:rPr>
          <w:lang w:val="en-GB"/>
        </w:rPr>
        <w:t>Poisson Pseudo Maximum Likelihood</w:t>
      </w:r>
      <w:r w:rsidR="00983318">
        <w:rPr>
          <w:lang w:val="en-GB"/>
        </w:rPr>
        <w:t xml:space="preserve"> </w:t>
      </w:r>
      <w:r w:rsidR="00983318" w:rsidRPr="00983318">
        <w:rPr>
          <w:lang w:val="en-GB"/>
        </w:rPr>
        <w:t>(PPML) estimator</w:t>
      </w:r>
      <w:r w:rsidR="00983318">
        <w:rPr>
          <w:lang w:val="en-GB"/>
        </w:rPr>
        <w:t xml:space="preserve"> has been proposed to estimate the gravity model</w:t>
      </w:r>
      <w:r w:rsidR="00DF3FEB">
        <w:rPr>
          <w:lang w:val="en-GB"/>
        </w:rPr>
        <w:t>, avoiding potential biases</w:t>
      </w:r>
      <w:r w:rsidR="001C443A">
        <w:rPr>
          <w:lang w:val="en-GB"/>
        </w:rPr>
        <w:t xml:space="preserve"> </w:t>
      </w:r>
      <w:r w:rsidR="001C443A">
        <w:rPr>
          <w:lang w:val="en-GB"/>
        </w:rPr>
        <w:fldChar w:fldCharType="begin"/>
      </w:r>
      <w:r w:rsidR="001C443A">
        <w:rPr>
          <w:lang w:val="en-GB"/>
        </w:rPr>
        <w:instrText xml:space="preserve"> ADDIN ZOTERO_ITEM CSL_CITATION {"citationID":"g0PBEUhr","properties":{"formattedCitation":"(Silva and Tenreyro, 2006; Santos Silva and Tenreyro, 2011)","plainCitation":"(Silva and Tenreyro, 2006; Santos Silva and Tenreyro, 2011)","noteIndex":0},"citationItems":[{"id":242,"uris":["http://zotero.org/users/13839746/items/XM3TTKYE"],"itemData":{"id":242,"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ISSN":"0034-6535","issue":"4","note":"publisher: The MIT Press","page":"641-658","source":"JSTOR","title":"The Log of Gravity","volume":"88","author":[{"family":"Silva","given":"J. M. C. Santos"},{"family":"Tenreyro","given":"Silvana"}],"issued":{"date-parts":[["2006"]]}}},{"id":244,"uris":["http://zotero.org/users/13839746/items/AWZMKKSB"],"itemData":{"id":2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001C443A">
        <w:rPr>
          <w:lang w:val="en-GB"/>
        </w:rPr>
        <w:fldChar w:fldCharType="separate"/>
      </w:r>
      <w:r w:rsidR="001C443A">
        <w:rPr>
          <w:noProof/>
          <w:lang w:val="en-GB"/>
        </w:rPr>
        <w:t>(Silva and Tenreyro, 2006; Santos Silva and Tenreyro, 2011)</w:t>
      </w:r>
      <w:r w:rsidR="001C443A">
        <w:rPr>
          <w:lang w:val="en-GB"/>
        </w:rPr>
        <w:fldChar w:fldCharType="end"/>
      </w:r>
      <w:r w:rsidR="00E050F3">
        <w:rPr>
          <w:lang w:val="en-GB"/>
        </w:rPr>
        <w:t>;</w:t>
      </w:r>
      <w:r w:rsidR="002353E3">
        <w:rPr>
          <w:lang w:val="en-GB"/>
        </w:rPr>
        <w:t xml:space="preserve"> Country-pair fixed effects has been proposed to account for the unobserved endogeneity of trade policy </w:t>
      </w:r>
      <w:r w:rsidR="002353E3">
        <w:rPr>
          <w:lang w:val="en-GB"/>
        </w:rPr>
        <w:fldChar w:fldCharType="begin"/>
      </w:r>
      <w:r w:rsidR="002353E3">
        <w:rPr>
          <w:lang w:val="en-GB"/>
        </w:rPr>
        <w:instrText xml:space="preserve"> ADDIN ZOTERO_ITEM CSL_CITATION {"citationID":"KB7HQQap","properties":{"formattedCitation":"(Baier and Bergstrand, 2007)","plainCitation":"(Baier and Bergstrand, 2007)","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002353E3">
        <w:rPr>
          <w:lang w:val="en-GB"/>
        </w:rPr>
        <w:fldChar w:fldCharType="separate"/>
      </w:r>
      <w:r w:rsidR="002353E3">
        <w:rPr>
          <w:noProof/>
          <w:lang w:val="en-GB"/>
        </w:rPr>
        <w:t>(Baier and Bergstrand, 2007)</w:t>
      </w:r>
      <w:r w:rsidR="002353E3">
        <w:rPr>
          <w:lang w:val="en-GB"/>
        </w:rPr>
        <w:fldChar w:fldCharType="end"/>
      </w:r>
      <w:r w:rsidR="002353E3">
        <w:rPr>
          <w:lang w:val="en-GB"/>
        </w:rPr>
        <w:t>. It is worth nothing that the inclusion of exporter-time and importer-time fixed effects</w:t>
      </w:r>
      <w:r w:rsidR="009E1268">
        <w:rPr>
          <w:lang w:val="en-GB"/>
        </w:rPr>
        <w:t xml:space="preserve"> will absorb all observable and unobservable time-varying country-specific </w:t>
      </w:r>
      <w:r w:rsidR="009E1268">
        <w:rPr>
          <w:lang w:val="en-GB"/>
        </w:rPr>
        <w:lastRenderedPageBreak/>
        <w:t>characteristics that could affect the dependent variable, while the country-pair fixed effects</w:t>
      </w:r>
      <w:r w:rsidR="002353E3">
        <w:rPr>
          <w:lang w:val="en-GB"/>
        </w:rPr>
        <w:t xml:space="preserve"> will absorb </w:t>
      </w:r>
      <w:r w:rsidR="009E1268">
        <w:rPr>
          <w:lang w:val="en-GB"/>
        </w:rPr>
        <w:t>observable and unobservable</w:t>
      </w:r>
      <w:r w:rsidR="002353E3">
        <w:rPr>
          <w:lang w:val="en-GB"/>
        </w:rPr>
        <w:t xml:space="preserve"> bilateral</w:t>
      </w:r>
      <w:r w:rsidR="009E1268">
        <w:rPr>
          <w:lang w:val="en-GB"/>
        </w:rPr>
        <w:t xml:space="preserve"> time-invariant characteristics</w:t>
      </w:r>
      <w:r w:rsidR="00AB0C90">
        <w:rPr>
          <w:lang w:val="en-GB"/>
        </w:rPr>
        <w:t xml:space="preserve"> that could affect trade costs</w:t>
      </w:r>
      <w:r w:rsidR="00E050F3">
        <w:rPr>
          <w:lang w:val="en-GB"/>
        </w:rPr>
        <w:t>;</w:t>
      </w:r>
      <w:r w:rsidR="005A55C7">
        <w:rPr>
          <w:lang w:val="en-GB"/>
        </w:rPr>
        <w:t xml:space="preserve"> </w:t>
      </w:r>
      <w:r w:rsidR="000971F4">
        <w:rPr>
          <w:lang w:val="en-GB"/>
        </w:rPr>
        <w:t xml:space="preserve">The inclusion of intra-trade flows as well as international trade flows is proposed to correctly estimate the effects of non-discriminatory trade policy, allowing for consumers to choose products from both international and domestic sources </w:t>
      </w:r>
      <w:r w:rsidR="000971F4">
        <w:rPr>
          <w:lang w:val="en-GB"/>
        </w:rPr>
        <w:fldChar w:fldCharType="begin"/>
      </w:r>
      <w:r w:rsidR="00853B30">
        <w:rPr>
          <w:lang w:val="en-GB"/>
        </w:rPr>
        <w:instrText xml:space="preserve"> ADDIN ZOTERO_ITEM CSL_CITATION {"citationID":"xeTyzcFJ","properties":{"formattedCitation":"(Dai, Yotov and Zylkin, 2014; Heid, Larch and Yotov, 2017)","plainCitation":"(Dai, Yotov and Zylkin, 2014; Heid, Larch and Yotov, 2017)","noteIndex":0},"citationItems":[{"id":273,"uris":["http://zotero.org/users/13839746/items/MFIGNNC4"],"itemData":{"id":273,"type":"article-journal","abstract":"Trade-diversion effects of free trade agreements (FTAs) have not been thoroughly examined empirically. Using a novel empirical approach, we confirm that FTAs divert trade away from non-member countries and even more so from internal trade (domestic sales) in member countries.","container-title":"Economics Letters","DOI":"10.1016/j.econlet.2013.12.024","ISSN":"0165-1765","issue":"2","journalAbbreviation":"Economics Letters","page":"321-325","source":"ScienceDirect","title":"On the trade-diversion effects of free trade agreements","volume":"122","author":[{"family":"Dai","given":"Mian"},{"family":"Yotov","given":"Yoto V."},{"family":"Zylkin","given":"Thomas"}],"issued":{"date-parts":[["2014",2,1]]}}},{"id":267,"uris":["http://zotero.org/users/13839746/items/WLEIJS7L"],"itemData":{"id":267,"type":"article","abstract":"We propose a simple method to identify the effects of unilateral and non-discriminatory trade policies on bilateral trade within a theoretically-consistent empirical gravity model. Specifically, we argue that structural gravity estimations should be performed with data that include not only international trade flows but also intra-national trade flows. The use of intra-national sales allows identification of the effects of non-discriminatory trade policies on the importer side (e.g. most favored nation tariffs) and on the exporter side (e.g. export subsidies), even in the presence of exporter and importer fixed effects. An important byproduct of our approach is that it can be used to recover estimates of the export-supply elasticity and of the import-demand elasticity. We demonstrate the effectiveness of our techniques in the case of MFN tariffs and \"Time to Export\" as representative determinants of trade on the importer and on the exporter side, respectively. Our methods can be extended to quantify the impact on trade of any country-specific characteristics as well as any non-trade policies.","DOI":"10.2139/ssrn.3100014","event-place":"Rochester, NY","genre":"SSRN Scholarly Paper","language":"en","number":"3100014","publisher-place":"Rochester, NY","source":"Social Science Research Network","title":"Estimating the Effects of Non-Discriminatory Trade Policies within Structural Gravity Models","URL":"https://papers.ssrn.com/abstract=3100014","author":[{"family":"Heid","given":"Benedikt"},{"family":"Larch","given":"Mario"},{"family":"Yotov","given":"Yoto V."}],"accessed":{"date-parts":[["2024",8,7]]},"issued":{"date-parts":[["2017",11,16]]}}}],"schema":"https://github.com/citation-style-language/schema/raw/master/csl-citation.json"} </w:instrText>
      </w:r>
      <w:r w:rsidR="000971F4">
        <w:rPr>
          <w:lang w:val="en-GB"/>
        </w:rPr>
        <w:fldChar w:fldCharType="separate"/>
      </w:r>
      <w:r w:rsidR="00853B30">
        <w:rPr>
          <w:noProof/>
          <w:lang w:val="en-GB"/>
        </w:rPr>
        <w:t>(Dai, Yotov and Zylkin, 2014; Heid, Larch and Yotov, 2017)</w:t>
      </w:r>
      <w:r w:rsidR="000971F4">
        <w:rPr>
          <w:lang w:val="en-GB"/>
        </w:rPr>
        <w:fldChar w:fldCharType="end"/>
      </w:r>
      <w:r w:rsidR="00E050F3">
        <w:rPr>
          <w:lang w:val="en-GB"/>
        </w:rPr>
        <w:t xml:space="preserve">; </w:t>
      </w:r>
      <w:r w:rsidR="003A3CBC">
        <w:rPr>
          <w:lang w:val="en-GB"/>
        </w:rPr>
        <w:t>Y</w:t>
      </w:r>
      <w:r w:rsidR="003D712F">
        <w:rPr>
          <w:lang w:val="en-GB"/>
        </w:rPr>
        <w:t xml:space="preserve">ear-intervals instead of data pooled over consecutive years should be used to allow for adjustment of trade flows to policies that might not have immediate effects </w:t>
      </w:r>
      <w:r w:rsidR="00F90AA4">
        <w:rPr>
          <w:lang w:val="en-GB"/>
        </w:rPr>
        <w:fldChar w:fldCharType="begin"/>
      </w:r>
      <w:r w:rsidR="00F90AA4">
        <w:rPr>
          <w:lang w:val="en-GB"/>
        </w:rPr>
        <w:instrText xml:space="preserve"> ADDIN ZOTERO_ITEM CSL_CITATION {"citationID":"XkWzhbrT","properties":{"formattedCitation":"(Baier and Bergstrand, 2007; Anderson and Yotov, 2016)","plainCitation":"(Baier and Bergstrand, 2007; Anderson and Yotov, 2016)","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F90AA4">
        <w:rPr>
          <w:lang w:val="en-GB"/>
        </w:rPr>
        <w:fldChar w:fldCharType="separate"/>
      </w:r>
      <w:r w:rsidR="00F90AA4">
        <w:rPr>
          <w:noProof/>
          <w:lang w:val="en-GB"/>
        </w:rPr>
        <w:t>(Baier and Bergstrand, 2007; Anderson and Yotov, 2016)</w:t>
      </w:r>
      <w:r w:rsidR="00F90AA4">
        <w:rPr>
          <w:lang w:val="en-GB"/>
        </w:rPr>
        <w:fldChar w:fldCharType="end"/>
      </w:r>
      <w:r w:rsidR="003A3CBC">
        <w:rPr>
          <w:lang w:val="en-GB"/>
        </w:rPr>
        <w:t>; And finally, to account for the effects of globalization forces that may biased the estimates of trade policies, a set of globalization dummies are recommended to control for the effects of globalization in the gravity model</w:t>
      </w:r>
      <w:r w:rsidR="007C65C1">
        <w:rPr>
          <w:lang w:val="en-GB"/>
        </w:rPr>
        <w:t xml:space="preserve"> </w:t>
      </w:r>
      <w:r w:rsidR="007C65C1">
        <w:rPr>
          <w:lang w:val="en-GB"/>
        </w:rPr>
        <w:fldChar w:fldCharType="begin"/>
      </w:r>
      <w:r w:rsidR="007C65C1">
        <w:rPr>
          <w:lang w:val="en-GB"/>
        </w:rPr>
        <w:instrText xml:space="preserve"> ADDIN ZOTERO_ITEM CSL_CITATION {"citationID":"qzQ1XlV6","properties":{"formattedCitation":"(Yotov, 2012; Bergstrand, Larch and Yotov, 2015)","plainCitation":"(Yotov, 2012; Bergstrand, Larch and Yotov, 2015)","noteIndex":0},"citationItems":[{"id":271,"uris":["http://zotero.org/users/13839746/items/UY58CB3M"],"itemData":{"id":271,"type":"article-journal","abstract":"I propose a simple solution to the distance puzzle in international trade. Contrary to existing estimates of persistent or increasing distance effects on trade, I offer robust evidence that the impact of distance on trade has fallen steadily over time.","container-title":"Economics Letters","DOI":"10.1016/j.econlet.2012.08.032","ISSN":"0165-1765","issue":"3","journalAbbreviation":"Economics Letters","page":"794-798","source":"ScienceDirect","title":"A simple solution to the distance puzzle in international trade","volume":"117","author":[{"family":"Yotov","given":"Yoto V."}],"issued":{"date-parts":[["2012",12,1]]}}},{"id":238,"uris":["http://zotero.org/users/13839746/items/VF28CZJB"],"itemData":{"id":238,"type":"article-journal","abstract":"Using a novel common econometric specification, we examine the measurement of three important effects in international trade that historically have been addressed largely separately: the (partial) effects on trade of economic integration agreements, international borders, and bilateral distance. First, recent studies focusing on precise and unbiased estimates of effects of economic integration agreements (EIAs) on members</w:instrText>
      </w:r>
      <w:r w:rsidR="007C65C1">
        <w:rPr>
          <w:rFonts w:ascii="Arial" w:hAnsi="Arial" w:cs="Arial"/>
          <w:lang w:val="en-GB"/>
        </w:rPr>
        <w:instrText>׳</w:instrText>
      </w:r>
      <w:r w:rsidR="007C65C1">
        <w:rPr>
          <w:lang w:val="en-GB"/>
        </w:rPr>
        <w:instrText xml:space="preserve"> trade may be biased upward owing to inadequate control for time-varying exogenous unobservable country-pair-specific changes in bilateral export costs (possibly decreasing the costs of international relative to intranational trade); we find evidence of this bias using a properly specified gravity equation. Second, our novel methodology yields statistically significant estimates of the declining effect of “international borders” on world trade, now accounting for endogenous EIA formations and unobserved country-pair heterogeneity in initial levels. Third, we confirm recent evidence providing a solution to the “distance-elasticity puzzle,” but show that these estimates of the declining effect of distance on international trade are biased upward by not accounting for endogenous EIA formations and unobserved country-pair heterogeneity. We conclude our study with numerical general equilibrium comparative statics illustrating a substantive difference on trade effects of EIAs with and without allowance for the declining effects of international borders on world trade.","container-title":"European Economic Review","DOI":"10.1016/j.euroecorev.2015.06.003","ISSN":"0014-2921","journalAbbreviation":"European Economic Review","page":"307-327","source":"ScienceDirect","title":"Economic integration agreements, border effects, and distance elasticities in the gravity equation","volume":"78","author":[{"family":"Bergstrand","given":"Jeffrey H."},{"family":"Larch","given":"Mario"},{"family":"Yotov","given":"Yoto V."}],"issued":{"date-parts":[["2015",8,1]]}}}],"schema":"https://github.com/citation-style-language/schema/raw/master/csl-citation.json"} </w:instrText>
      </w:r>
      <w:r w:rsidR="007C65C1">
        <w:rPr>
          <w:lang w:val="en-GB"/>
        </w:rPr>
        <w:fldChar w:fldCharType="separate"/>
      </w:r>
      <w:r w:rsidR="007C65C1">
        <w:rPr>
          <w:noProof/>
          <w:lang w:val="en-GB"/>
        </w:rPr>
        <w:t>(Yotov, 2012; Bergstrand, Larch and Yotov, 2015)</w:t>
      </w:r>
      <w:r w:rsidR="007C65C1">
        <w:rPr>
          <w:lang w:val="en-GB"/>
        </w:rPr>
        <w:fldChar w:fldCharType="end"/>
      </w:r>
      <w:r w:rsidR="007C65C1">
        <w:rPr>
          <w:lang w:val="en-GB"/>
        </w:rPr>
        <w:t>.</w:t>
      </w:r>
      <w:r w:rsidR="00843359">
        <w:rPr>
          <w:lang w:val="en-GB"/>
        </w:rPr>
        <w:t xml:space="preserve"> </w:t>
      </w:r>
      <w:r w:rsidR="003A3CBC">
        <w:rPr>
          <w:lang w:val="en-GB"/>
        </w:rPr>
        <w:t>Based on</w:t>
      </w:r>
      <w:r w:rsidR="008C3834">
        <w:rPr>
          <w:lang w:val="en-GB"/>
        </w:rPr>
        <w:t xml:space="preserve"> the </w:t>
      </w:r>
      <w:r w:rsidR="003A3CBC">
        <w:rPr>
          <w:lang w:val="en-GB"/>
        </w:rPr>
        <w:t>theoretical and empirical best-practices found in the relevant literature, we employ the following gravity equation</w:t>
      </w:r>
      <w:r w:rsidR="00843359">
        <w:rPr>
          <w:lang w:val="en-GB"/>
        </w:rPr>
        <w:t xml:space="preserve"> </w:t>
      </w:r>
      <w:r w:rsidR="00E02217">
        <w:rPr>
          <w:lang w:val="en-GB"/>
        </w:rPr>
        <w:t xml:space="preserve">using a PPML estimator </w:t>
      </w:r>
      <w:r w:rsidR="003765FB">
        <w:rPr>
          <w:lang w:val="en-GB"/>
        </w:rPr>
        <w:t xml:space="preserve">and a balanced panel data approach </w:t>
      </w:r>
      <w:r w:rsidR="00BC3389">
        <w:rPr>
          <w:lang w:val="en-GB"/>
        </w:rPr>
        <w:t xml:space="preserve">with multiple exporters, multiple importers and time </w:t>
      </w:r>
      <w:r w:rsidR="00843359">
        <w:rPr>
          <w:lang w:val="en-GB"/>
        </w:rPr>
        <w:t>as our benchmark</w:t>
      </w:r>
      <w:r w:rsidR="00541393">
        <w:rPr>
          <w:lang w:val="en-GB"/>
        </w:rPr>
        <w:t xml:space="preserve"> model</w:t>
      </w:r>
      <w:r w:rsidR="003A3CBC">
        <w:rPr>
          <w:lang w:val="en-GB"/>
        </w:rPr>
        <w:t>:</w:t>
      </w:r>
    </w:p>
    <w:p w14:paraId="780DFE81" w14:textId="77777777" w:rsidR="003A0806" w:rsidRDefault="003A0806" w:rsidP="00E57218">
      <w:pPr>
        <w:jc w:val="both"/>
        <w:rPr>
          <w:lang w:val="en-GB"/>
        </w:rPr>
      </w:pPr>
    </w:p>
    <w:p w14:paraId="2F586045" w14:textId="6AD7D5CD" w:rsidR="002E2BBE" w:rsidRPr="00503287" w:rsidRDefault="002E2BBE" w:rsidP="002E2BBE">
      <w:pPr>
        <w:rPr>
          <w:lang w:val="en-GB"/>
        </w:rPr>
      </w:pPr>
      <m:oMathPara>
        <m:oMath>
          <m:r>
            <w:rPr>
              <w:rFonts w:ascii="Cambria Math" w:hAnsi="Cambria Math"/>
              <w:lang w:val="en-GB"/>
            </w:rPr>
            <m:t xml:space="preserve">(1)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7643447" w14:textId="77777777" w:rsidR="003A0806" w:rsidRDefault="003A0806" w:rsidP="00E57218">
      <w:pPr>
        <w:jc w:val="both"/>
      </w:pPr>
    </w:p>
    <w:p w14:paraId="6339370E" w14:textId="4C90F472" w:rsidR="00B60210" w:rsidRPr="00B60210" w:rsidRDefault="002E2BBE" w:rsidP="00B60210">
      <w:pPr>
        <w:jc w:val="both"/>
        <w:rPr>
          <w:lang w:val="en-GB"/>
        </w:rPr>
      </w:pPr>
      <w:r>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Pr>
          <w:rFonts w:eastAsiaTheme="minorEastAsia"/>
          <w:lang w:val="en-GB"/>
        </w:rPr>
        <w:t xml:space="preserve"> </w:t>
      </w:r>
      <w:r w:rsidRPr="002E2BBE">
        <w:t>denote</w:t>
      </w:r>
      <w:r>
        <w:t>s</w:t>
      </w:r>
      <w:r w:rsidRPr="002E2BBE">
        <w:t xml:space="preserve"> the value of exports from an origin country </w:t>
      </w:r>
      <m:oMath>
        <m:r>
          <w:rPr>
            <w:rFonts w:ascii="Cambria Math" w:hAnsi="Cambria Math"/>
          </w:rPr>
          <m:t>i</m:t>
        </m:r>
      </m:oMath>
      <w:r w:rsidR="003D0AD0">
        <w:t xml:space="preserve"> </w:t>
      </w:r>
      <w:r w:rsidRPr="002E2BBE">
        <w:t>to a destination country</w:t>
      </w:r>
      <w:r w:rsidR="003D0AD0">
        <w:t xml:space="preserve"> </w:t>
      </w:r>
      <m:oMath>
        <m:r>
          <w:rPr>
            <w:rFonts w:ascii="Cambria Math" w:hAnsi="Cambria Math"/>
          </w:rPr>
          <m:t>j</m:t>
        </m:r>
      </m:oMath>
      <w:r w:rsidR="003D0AD0">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0033656E">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oMath>
      <w:r w:rsidR="0033656E">
        <w:rPr>
          <w:lang w:val="en-GB"/>
        </w:rPr>
        <w:t xml:space="preserve"> </w:t>
      </w:r>
      <w:r w:rsidR="0033656E" w:rsidRPr="0033656E">
        <w:t>are, respectively, exporter-</w:t>
      </w:r>
      <w:r w:rsidR="0033656E">
        <w:t>time</w:t>
      </w:r>
      <w:r w:rsidR="0033656E" w:rsidRPr="0033656E">
        <w:t xml:space="preserve"> and</w:t>
      </w:r>
      <w:r w:rsidR="0033656E">
        <w:t xml:space="preserve"> </w:t>
      </w:r>
      <w:r w:rsidR="0033656E" w:rsidRPr="0033656E">
        <w:t>importer-</w:t>
      </w:r>
      <w:r w:rsidR="0033656E">
        <w:t>time</w:t>
      </w:r>
      <w:r w:rsidR="0033656E" w:rsidRPr="0033656E">
        <w:t xml:space="preserve"> fixe</w:t>
      </w:r>
      <w:r w:rsidR="0033656E">
        <w:t>d-</w:t>
      </w:r>
      <w:r w:rsidR="0033656E" w:rsidRPr="0033656E">
        <w:t>effects</w:t>
      </w:r>
      <w:r w:rsidR="0033656E">
        <w:t xml:space="preserve">;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33656E">
        <w:rPr>
          <w:lang w:val="en-GB"/>
        </w:rPr>
        <w:t xml:space="preserve"> </w:t>
      </w:r>
      <w:r w:rsidR="0033656E">
        <w:t>is a country-pair fixed-</w:t>
      </w:r>
      <w:r w:rsidR="00E25819">
        <w:t>effect;</w:t>
      </w:r>
      <w:r w:rsidR="0033656E">
        <w:t xml:space="preserve">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oMath>
      <w:r w:rsidR="0033656E">
        <w:t xml:space="preserve"> </w:t>
      </w:r>
      <w:r w:rsidR="0033656E">
        <w:rPr>
          <w:lang w:val="en-GB"/>
        </w:rPr>
        <w:t xml:space="preserve">and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oMath>
      <w:r w:rsidR="0033656E">
        <w:rPr>
          <w:lang w:val="en-GB"/>
        </w:rPr>
        <w:t xml:space="preserve"> are our main variables of interest, which, respectively indicate if </w:t>
      </w:r>
      <m:oMath>
        <m:r>
          <w:rPr>
            <w:rFonts w:ascii="Cambria Math" w:hAnsi="Cambria Math"/>
          </w:rPr>
          <m:t>i</m:t>
        </m:r>
      </m:oMath>
      <w:r w:rsidR="0033656E">
        <w:t xml:space="preserve"> and </w:t>
      </w:r>
      <m:oMath>
        <m:r>
          <w:rPr>
            <w:rFonts w:ascii="Cambria Math" w:hAnsi="Cambria Math"/>
          </w:rPr>
          <m:t>j</m:t>
        </m:r>
      </m:oMath>
      <w:r w:rsidR="0033656E">
        <w:rPr>
          <w:rFonts w:eastAsiaTheme="minorEastAsia"/>
        </w:rPr>
        <w:t xml:space="preserve"> are members of a PTA at time </w:t>
      </w:r>
      <m:oMath>
        <m:r>
          <w:rPr>
            <w:rFonts w:ascii="Cambria Math" w:eastAsiaTheme="minorEastAsia" w:hAnsi="Cambria Math"/>
          </w:rPr>
          <m:t>t</m:t>
        </m:r>
      </m:oMath>
      <w:r w:rsidR="0033656E">
        <w:rPr>
          <w:rFonts w:eastAsiaTheme="minorEastAsia"/>
        </w:rPr>
        <w:t xml:space="preserve"> and, to account for potential “phase-in” effects </w:t>
      </w:r>
      <w:r w:rsidR="00506386">
        <w:rPr>
          <w:rFonts w:eastAsiaTheme="minorEastAsia"/>
        </w:rPr>
        <w:t xml:space="preserve">over time </w:t>
      </w:r>
      <w:r w:rsidR="0033656E">
        <w:rPr>
          <w:rFonts w:eastAsiaTheme="minorEastAsia"/>
        </w:rPr>
        <w:t xml:space="preserve">of the PTA,  at time </w:t>
      </w:r>
      <m:oMath>
        <m:r>
          <w:rPr>
            <w:rFonts w:ascii="Cambria Math" w:hAnsi="Cambria Math"/>
          </w:rPr>
          <m:t>t-5</m:t>
        </m:r>
      </m:oMath>
      <w:r w:rsidR="0033656E">
        <w:t>;</w:t>
      </w:r>
      <w:r w:rsidR="00B60210">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00B60210">
        <w:rPr>
          <w:lang w:val="en-GB"/>
        </w:rPr>
        <w:t xml:space="preserve"> </w:t>
      </w:r>
      <w:r w:rsidR="00B60210" w:rsidRPr="00B60210">
        <w:t xml:space="preserve">is a set of dummies that equal 1 for international trade </w:t>
      </w:r>
      <w:r w:rsidR="00B60210">
        <w:t xml:space="preserve">and 0 for domestic trade </w:t>
      </w:r>
      <w:r w:rsidR="00B60210" w:rsidRPr="00B60210">
        <w:t>observations at each time</w:t>
      </w:r>
      <w:r w:rsidR="00B60210">
        <w:rPr>
          <w:rFonts w:eastAsiaTheme="minorEastAsia"/>
        </w:rPr>
        <w:t xml:space="preserve"> </w:t>
      </w:r>
      <m:oMath>
        <m:r>
          <w:rPr>
            <w:rFonts w:ascii="Cambria Math" w:eastAsiaTheme="minorEastAsia" w:hAnsi="Cambria Math"/>
          </w:rPr>
          <m:t>t</m:t>
        </m:r>
      </m:oMath>
      <w:r w:rsidR="0094481A">
        <w:rPr>
          <w:rFonts w:eastAsiaTheme="minorEastAsia"/>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0094481A">
        <w:rPr>
          <w:rFonts w:eastAsiaTheme="minorEastAsia"/>
          <w:lang w:val="en-GB"/>
        </w:rPr>
        <w:t xml:space="preserve"> </w:t>
      </w:r>
      <w:r w:rsidR="0094481A">
        <w:rPr>
          <w:rFonts w:eastAsiaTheme="minorEastAsia"/>
        </w:rPr>
        <w:t>is an error term</w:t>
      </w:r>
      <w:r w:rsidR="00B60210" w:rsidRPr="00B60210">
        <w:t xml:space="preserve">. </w:t>
      </w:r>
    </w:p>
    <w:p w14:paraId="6176EA10" w14:textId="77777777" w:rsidR="0033656E" w:rsidRPr="0033656E" w:rsidRDefault="0033656E" w:rsidP="0033656E">
      <w:pPr>
        <w:jc w:val="both"/>
      </w:pPr>
    </w:p>
    <w:p w14:paraId="7C3C223D" w14:textId="5CAF0D15" w:rsidR="00C14216" w:rsidRDefault="0094481A" w:rsidP="000F6E05">
      <w:pPr>
        <w:jc w:val="both"/>
        <w:rPr>
          <w:lang w:val="en-GB"/>
        </w:rPr>
      </w:pPr>
      <w:r>
        <w:rPr>
          <w:lang w:val="en-GB"/>
        </w:rPr>
        <w:t xml:space="preserve">In </w:t>
      </w:r>
      <w:r w:rsidR="00230FA1">
        <w:rPr>
          <w:lang w:val="en-GB"/>
        </w:rPr>
        <w:t>contrast</w:t>
      </w:r>
      <w:r>
        <w:rPr>
          <w:lang w:val="en-GB"/>
        </w:rPr>
        <w:t xml:space="preserve"> with </w:t>
      </w:r>
      <w:r w:rsidR="00C76F58">
        <w:rPr>
          <w:lang w:val="en-GB"/>
        </w:rPr>
        <w:t xml:space="preserve">our main interest of research, which are the potential heterogenous effects of PTAs on </w:t>
      </w:r>
      <w:r w:rsidR="004D2834">
        <w:rPr>
          <w:lang w:val="en-GB"/>
        </w:rPr>
        <w:t>different members</w:t>
      </w:r>
      <w:r w:rsidR="00101FD2">
        <w:rPr>
          <w:lang w:val="en-GB"/>
        </w:rPr>
        <w:t xml:space="preserve"> for different types of agreements</w:t>
      </w:r>
      <w:r w:rsidR="004D2834">
        <w:rPr>
          <w:lang w:val="en-GB"/>
        </w:rPr>
        <w:t>,</w:t>
      </w:r>
      <w:r w:rsidR="00230FA1">
        <w:rPr>
          <w:lang w:val="en-GB"/>
        </w:rPr>
        <w:t xml:space="preserve"> this benchmark model, specifically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230FA1">
        <w:rPr>
          <w:lang w:val="en-GB"/>
        </w:rPr>
        <w:t xml:space="preserve"> , would provide the average “total” </w:t>
      </w:r>
      <w:r w:rsidR="000F6E05">
        <w:rPr>
          <w:lang w:val="en-GB"/>
        </w:rPr>
        <w:t xml:space="preserve">partial </w:t>
      </w:r>
      <w:r w:rsidR="00230FA1">
        <w:rPr>
          <w:lang w:val="en-GB"/>
        </w:rPr>
        <w:t xml:space="preserve">effect of PTAs on trade after accounting for lagged effects, but it cannot provide </w:t>
      </w:r>
      <w:r w:rsidR="00102A36">
        <w:rPr>
          <w:lang w:val="en-GB"/>
        </w:rPr>
        <w:t xml:space="preserve">the effects for a given agreement, country-pairs o specific country members to a specific agreement. </w:t>
      </w:r>
      <w:r w:rsidR="001D46E8">
        <w:rPr>
          <w:lang w:val="en-GB"/>
        </w:rPr>
        <w:t xml:space="preserve">As such, </w:t>
      </w:r>
      <w:r w:rsidR="00E20014">
        <w:rPr>
          <w:lang w:val="en-GB"/>
        </w:rPr>
        <w:t xml:space="preserve">three successive expansions can be implemented to capture </w:t>
      </w:r>
      <w:r w:rsidR="009A2535">
        <w:rPr>
          <w:lang w:val="en-GB"/>
        </w:rPr>
        <w:t>heterogeneity in PTA effects</w:t>
      </w:r>
      <w:r w:rsidR="006A3929">
        <w:rPr>
          <w:lang w:val="en-GB"/>
        </w:rPr>
        <w:t xml:space="preserve"> as proposed by Baier </w:t>
      </w:r>
      <w:r w:rsidR="006A3929" w:rsidRPr="006A3929">
        <w:rPr>
          <w:i/>
          <w:iCs/>
          <w:lang w:val="en-GB"/>
        </w:rPr>
        <w:t>et al</w:t>
      </w:r>
      <w:r w:rsidR="006A3929">
        <w:rPr>
          <w:lang w:val="en-GB"/>
        </w:rPr>
        <w:t xml:space="preserve">. </w:t>
      </w:r>
      <w:r w:rsidR="006A3929">
        <w:rPr>
          <w:lang w:val="en-GB"/>
        </w:rPr>
        <w:fldChar w:fldCharType="begin"/>
      </w:r>
      <w:r w:rsidR="006A3929">
        <w:rPr>
          <w:lang w:val="en-GB"/>
        </w:rPr>
        <w:instrText xml:space="preserve"> ADDIN ZOTERO_ITEM CSL_CITATION {"citationID":"NKvlWia8","properties":{"formattedCitation":"(Baier, Yotov and Zylkin, 2019)","plainCitation":"(Baier, Yotov and Zylkin,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6A3929">
        <w:rPr>
          <w:rFonts w:ascii="Cambria Math" w:hAnsi="Cambria Math" w:cs="Cambria Math"/>
          <w:lang w:val="en-GB"/>
        </w:rPr>
        <w:instrText>∼</w:instrText>
      </w:r>
      <w:r w:rsidR="006A3929">
        <w:rPr>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6A3929">
        <w:rPr>
          <w:lang w:val="en-GB"/>
        </w:rPr>
        <w:fldChar w:fldCharType="separate"/>
      </w:r>
      <w:r w:rsidR="006A3929">
        <w:rPr>
          <w:noProof/>
          <w:lang w:val="en-GB"/>
        </w:rPr>
        <w:t>(Baier, Yotov and Zylkin, 2019)</w:t>
      </w:r>
      <w:r w:rsidR="006A3929">
        <w:rPr>
          <w:lang w:val="en-GB"/>
        </w:rPr>
        <w:fldChar w:fldCharType="end"/>
      </w:r>
      <w:r w:rsidR="009A2535">
        <w:rPr>
          <w:lang w:val="en-GB"/>
        </w:rPr>
        <w:t>:</w:t>
      </w:r>
    </w:p>
    <w:p w14:paraId="50250CBF" w14:textId="77777777" w:rsidR="000F6E05" w:rsidRPr="00503287" w:rsidRDefault="000F6E05" w:rsidP="000F6E05">
      <w:pPr>
        <w:jc w:val="both"/>
        <w:rPr>
          <w:lang w:val="en-GB"/>
        </w:rPr>
      </w:pPr>
    </w:p>
    <w:p w14:paraId="4F8DE682" w14:textId="7030B82C" w:rsidR="00503287" w:rsidRPr="00503287" w:rsidRDefault="00C14216" w:rsidP="00503287">
      <w:pPr>
        <w:rPr>
          <w:lang w:val="en-GB"/>
        </w:rPr>
      </w:pPr>
      <m:oMathPara>
        <m:oMath>
          <m:r>
            <w:rPr>
              <w:rFonts w:ascii="Cambria Math" w:hAnsi="Cambria Math"/>
              <w:lang w:val="en-GB"/>
            </w:rPr>
            <m:t xml:space="preserve">(2)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1D0E624" w14:textId="77777777" w:rsidR="00503287" w:rsidRPr="00503287" w:rsidRDefault="00503287" w:rsidP="00503287">
      <w:pPr>
        <w:rPr>
          <w:lang w:val="en-GB"/>
        </w:rPr>
      </w:pPr>
    </w:p>
    <w:p w14:paraId="07226651" w14:textId="29FFDE29" w:rsidR="00C14216" w:rsidRPr="00503287" w:rsidRDefault="000F6E05" w:rsidP="00666CD8">
      <w:pPr>
        <w:jc w:val="both"/>
        <w:rPr>
          <w:lang w:val="en-GB"/>
        </w:rPr>
      </w:pPr>
      <w:r>
        <w:rPr>
          <w:lang w:val="en-GB"/>
        </w:rPr>
        <w:t>Equation (2) can be implemented to account for</w:t>
      </w:r>
      <w:r w:rsidRPr="00503287">
        <w:rPr>
          <w:lang w:val="en-GB"/>
        </w:rPr>
        <w:t xml:space="preserve"> heterogene</w:t>
      </w:r>
      <w:r>
        <w:rPr>
          <w:lang w:val="en-GB"/>
        </w:rPr>
        <w:t>ous effects of PTAs at the level of the specific agreement</w:t>
      </w:r>
      <w:r w:rsidR="00FB2673">
        <w:rPr>
          <w:lang w:val="en-GB"/>
        </w:rPr>
        <w:t>, by allowing for distinct average partial effects for each individual agreement</w:t>
      </w:r>
      <w:r w:rsidR="007D7B2B">
        <w:rPr>
          <w:lang w:val="en-GB"/>
        </w:rPr>
        <w:t xml:space="preserve">, </w:t>
      </w:r>
      <w:r w:rsidR="007D7B2B" w:rsidRPr="007D7B2B">
        <w:rPr>
          <w:lang w:val="en-GB"/>
        </w:rPr>
        <w:t xml:space="preserve">using superscript </w:t>
      </w:r>
      <m:oMath>
        <m:r>
          <w:rPr>
            <w:rFonts w:ascii="Cambria Math" w:hAnsi="Cambria Math"/>
            <w:lang w:val="en-GB"/>
          </w:rPr>
          <m:t>A</m:t>
        </m:r>
      </m:oMath>
      <w:r w:rsidR="007D7B2B" w:rsidRPr="007D7B2B">
        <w:rPr>
          <w:lang w:val="en-GB"/>
        </w:rPr>
        <w:t xml:space="preserve"> to index by agreement and also allowing for agreement-specific lags</w:t>
      </w:r>
      <w:r w:rsidR="00FB2673">
        <w:rPr>
          <w:lang w:val="en-GB"/>
        </w:rPr>
        <w:t>:</w:t>
      </w:r>
      <w:r>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oMath>
      <w:r w:rsidR="00FB2673">
        <w:rPr>
          <w:lang w:val="en-GB"/>
        </w:rPr>
        <w:t>.</w:t>
      </w:r>
    </w:p>
    <w:p w14:paraId="727057BC" w14:textId="6D4C5C99" w:rsidR="00503287" w:rsidRPr="00503287" w:rsidRDefault="00C14216" w:rsidP="00503287">
      <w:pPr>
        <w:rPr>
          <w:lang w:val="en-GB"/>
        </w:rPr>
      </w:pPr>
      <m:oMathPara>
        <m:oMath>
          <m:r>
            <w:rPr>
              <w:rFonts w:ascii="Cambria Math" w:hAnsi="Cambria Math"/>
              <w:lang w:val="en-GB"/>
            </w:rPr>
            <w:lastRenderedPageBreak/>
            <m:t xml:space="preserve">(3)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nary>
                <m:naryPr>
                  <m:chr m:val="∑"/>
                  <m:limLoc m:val="undOvr"/>
                  <m:supHide m:val="1"/>
                  <m:ctrlPr>
                    <w:rPr>
                      <w:rFonts w:ascii="Cambria Math" w:hAnsi="Cambria Math"/>
                      <w:i/>
                      <w:lang w:val="en-GB"/>
                    </w:rPr>
                  </m:ctrlPr>
                </m:naryPr>
                <m:sub>
                  <m:r>
                    <w:rPr>
                      <w:rFonts w:ascii="Cambria Math" w:hAnsi="Cambria Math"/>
                      <w:lang w:val="en-GB"/>
                    </w:rPr>
                    <m:t>p∈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p</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nary>
                <m:naryPr>
                  <m:chr m:val="∑"/>
                  <m:limLoc m:val="undOvr"/>
                  <m:supHide m:val="1"/>
                  <m:ctrlPr>
                    <w:rPr>
                      <w:rFonts w:ascii="Cambria Math" w:hAnsi="Cambria Math"/>
                      <w:i/>
                      <w:lang w:val="en-GB"/>
                    </w:rPr>
                  </m:ctrlPr>
                </m:naryPr>
                <m:sub>
                  <m:r>
                    <w:rPr>
                      <w:rFonts w:ascii="Cambria Math" w:hAnsi="Cambria Math"/>
                      <w:lang w:val="en-GB"/>
                    </w:rPr>
                    <m:t>p∈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p</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5AE2CB3F" w14:textId="77777777" w:rsidR="00503287" w:rsidRPr="00503287" w:rsidRDefault="00503287" w:rsidP="00503287">
      <w:pPr>
        <w:rPr>
          <w:lang w:val="en-GB"/>
        </w:rPr>
      </w:pPr>
    </w:p>
    <w:p w14:paraId="5BBEFADB" w14:textId="7C954296" w:rsidR="00666CD8" w:rsidRDefault="00666CD8" w:rsidP="00AD2A82">
      <w:pPr>
        <w:jc w:val="both"/>
        <w:rPr>
          <w:lang w:val="en-GB"/>
        </w:rPr>
      </w:pPr>
      <w:r>
        <w:rPr>
          <w:lang w:val="en-GB"/>
        </w:rPr>
        <w:t>Equation (3) can be implemented to account for</w:t>
      </w:r>
      <w:r w:rsidRPr="00503287">
        <w:rPr>
          <w:lang w:val="en-GB"/>
        </w:rPr>
        <w:t xml:space="preserve"> heterogene</w:t>
      </w:r>
      <w:r>
        <w:rPr>
          <w:lang w:val="en-GB"/>
        </w:rPr>
        <w:t>ous effects at the level of each country-pair within a specific agreement</w:t>
      </w:r>
      <w:r w:rsidR="00AD2A82">
        <w:rPr>
          <w:lang w:val="en-GB"/>
        </w:rPr>
        <w:t xml:space="preserve">, by allowing each </w:t>
      </w:r>
      <m:oMath>
        <m:r>
          <w:rPr>
            <w:rFonts w:ascii="Cambria Math" w:hAnsi="Cambria Math"/>
            <w:lang w:val="en-GB"/>
          </w:rPr>
          <m:t>p∈A</m:t>
        </m:r>
      </m:oMath>
      <w:r w:rsidR="00AD2A82">
        <w:rPr>
          <w:lang w:val="en-GB"/>
        </w:rPr>
        <w:t xml:space="preserve"> to denote a pair of countries </w:t>
      </w:r>
      <m:oMath>
        <m:r>
          <w:rPr>
            <w:rFonts w:ascii="Cambria Math" w:hAnsi="Cambria Math"/>
            <w:lang w:val="en-GB"/>
          </w:rPr>
          <m:t>(</m:t>
        </m:r>
        <m:r>
          <w:rPr>
            <w:rFonts w:ascii="Cambria Math" w:hAnsi="Cambria Math"/>
          </w:rPr>
          <m:t>i, j)</m:t>
        </m:r>
      </m:oMath>
      <w:r w:rsidR="00AD2A82">
        <w:t xml:space="preserve"> </w:t>
      </w:r>
      <w:r w:rsidR="00AD2A82">
        <w:rPr>
          <w:rFonts w:eastAsiaTheme="minorEastAsia"/>
        </w:rPr>
        <w:t xml:space="preserve">which are members to an agreement </w:t>
      </w:r>
      <m:oMath>
        <m:r>
          <w:rPr>
            <w:rFonts w:ascii="Cambria Math" w:hAnsi="Cambria Math"/>
          </w:rPr>
          <m:t>A</m:t>
        </m:r>
      </m:oMath>
      <w:r w:rsidR="00AD2A82">
        <w:rPr>
          <w:rFonts w:eastAsiaTheme="minorEastAsia"/>
        </w:rPr>
        <w:t xml:space="preserve">, </w:t>
      </w:r>
      <w:r w:rsidR="008C2AC1">
        <w:rPr>
          <w:rFonts w:eastAsiaTheme="minorEastAsia"/>
        </w:rPr>
        <w:t xml:space="preserve">and treating </w:t>
      </w:r>
      <w:r w:rsidR="008C2AC1">
        <w:rPr>
          <w:lang w:val="en-GB"/>
        </w:rPr>
        <w:t xml:space="preserve"> </w:t>
      </w:r>
      <m:oMath>
        <m:r>
          <w:rPr>
            <w:rFonts w:ascii="Cambria Math" w:hAnsi="Cambria Math"/>
            <w:lang w:val="en-GB"/>
          </w:rPr>
          <m:t>(</m:t>
        </m:r>
        <m:r>
          <w:rPr>
            <w:rFonts w:ascii="Cambria Math" w:hAnsi="Cambria Math"/>
          </w:rPr>
          <m:t>i, j)</m:t>
        </m:r>
      </m:oMath>
      <w:r w:rsidR="008C2AC1">
        <w:rPr>
          <w:rFonts w:eastAsiaTheme="minorEastAsia"/>
        </w:rPr>
        <w:t xml:space="preserve"> and </w:t>
      </w:r>
      <w:r w:rsidR="008C2AC1">
        <w:rPr>
          <w:lang w:val="en-GB"/>
        </w:rPr>
        <w:t xml:space="preserve"> </w:t>
      </w:r>
      <m:oMath>
        <m:r>
          <w:rPr>
            <w:rFonts w:ascii="Cambria Math" w:hAnsi="Cambria Math"/>
            <w:lang w:val="en-GB"/>
          </w:rPr>
          <m:t>(</m:t>
        </m:r>
        <m:r>
          <w:rPr>
            <w:rFonts w:ascii="Cambria Math" w:hAnsi="Cambria Math"/>
          </w:rPr>
          <m:t>j,i)</m:t>
        </m:r>
      </m:oMath>
      <w:r w:rsidR="008C2AC1">
        <w:rPr>
          <w:rFonts w:eastAsiaTheme="minorEastAsia"/>
        </w:rPr>
        <w:t xml:space="preserve"> as the sa</w:t>
      </w:r>
      <w:r w:rsidR="002F4301">
        <w:rPr>
          <w:rFonts w:eastAsiaTheme="minorEastAsia"/>
        </w:rPr>
        <w:t>m</w:t>
      </w:r>
      <w:r w:rsidR="008C2AC1">
        <w:rPr>
          <w:rFonts w:eastAsiaTheme="minorEastAsia"/>
        </w:rPr>
        <w:t xml:space="preserve">e pair. </w:t>
      </w:r>
      <w:r w:rsidR="00773F75">
        <w:rPr>
          <w:rFonts w:eastAsiaTheme="minorEastAsia"/>
        </w:rPr>
        <w:t xml:space="preserve">We get a set of agreement-country pairs specific estimates: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p</m:t>
            </m:r>
          </m:sub>
        </m:sSub>
      </m:oMath>
    </w:p>
    <w:p w14:paraId="3AC5350D" w14:textId="77777777" w:rsidR="00C14216" w:rsidRPr="00503287" w:rsidRDefault="00C14216" w:rsidP="00503287">
      <w:pPr>
        <w:rPr>
          <w:lang w:val="en-GB"/>
        </w:rPr>
      </w:pPr>
    </w:p>
    <w:p w14:paraId="01703EC8" w14:textId="77B4A2B6" w:rsidR="00503287" w:rsidRPr="00503287" w:rsidRDefault="00C14216" w:rsidP="00503287">
      <w:pPr>
        <w:rPr>
          <w:lang w:val="en-GB"/>
        </w:rPr>
      </w:pPr>
      <m:oMathPara>
        <m:oMath>
          <m:r>
            <w:rPr>
              <w:rFonts w:ascii="Cambria Math" w:hAnsi="Cambria Math"/>
              <w:lang w:val="en-GB"/>
            </w:rPr>
            <m:t xml:space="preserve">(4)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nary>
                <m:naryPr>
                  <m:chr m:val="∑"/>
                  <m:limLoc m:val="undOvr"/>
                  <m:supHide m:val="1"/>
                  <m:ctrlPr>
                    <w:rPr>
                      <w:rFonts w:ascii="Cambria Math" w:hAnsi="Cambria Math"/>
                      <w:i/>
                      <w:lang w:val="en-GB"/>
                    </w:rPr>
                  </m:ctrlPr>
                </m:naryPr>
                <m:sub>
                  <m:r>
                    <w:rPr>
                      <w:rFonts w:ascii="Cambria Math" w:hAnsi="Cambria Math"/>
                      <w:lang w:val="en-GB"/>
                    </w:rPr>
                    <m:t>d∈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d</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nary>
                <m:naryPr>
                  <m:chr m:val="∑"/>
                  <m:limLoc m:val="undOvr"/>
                  <m:supHide m:val="1"/>
                  <m:ctrlPr>
                    <w:rPr>
                      <w:rFonts w:ascii="Cambria Math" w:hAnsi="Cambria Math"/>
                      <w:i/>
                      <w:lang w:val="en-GB"/>
                    </w:rPr>
                  </m:ctrlPr>
                </m:naryPr>
                <m:sub>
                  <m:r>
                    <w:rPr>
                      <w:rFonts w:ascii="Cambria Math" w:hAnsi="Cambria Math"/>
                      <w:lang w:val="en-GB"/>
                    </w:rPr>
                    <m:t>d∈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d</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3C081AFA" w14:textId="77777777" w:rsidR="00503287" w:rsidRPr="002640E0" w:rsidRDefault="00503287">
      <w:pPr>
        <w:rPr>
          <w:lang w:val="en-GB"/>
        </w:rPr>
      </w:pPr>
    </w:p>
    <w:p w14:paraId="4C5553C9" w14:textId="77777777" w:rsidR="00FF108F" w:rsidRPr="002640E0" w:rsidRDefault="00FF108F">
      <w:pPr>
        <w:rPr>
          <w:lang w:val="en-GB"/>
        </w:rPr>
      </w:pPr>
    </w:p>
    <w:p w14:paraId="385184E4" w14:textId="73E77C00" w:rsidR="00FF108F" w:rsidRDefault="00773F75" w:rsidP="00A95D45">
      <w:pPr>
        <w:jc w:val="both"/>
        <w:rPr>
          <w:rFonts w:eastAsiaTheme="minorEastAsia"/>
          <w:lang w:val="en-GB"/>
        </w:rPr>
      </w:pPr>
      <w:r>
        <w:rPr>
          <w:lang w:val="en-GB"/>
        </w:rPr>
        <w:t>Finally, e</w:t>
      </w:r>
      <w:r w:rsidR="00013E88">
        <w:rPr>
          <w:lang w:val="en-GB"/>
        </w:rPr>
        <w:t>quation (4) can be implemented to account for</w:t>
      </w:r>
      <w:r w:rsidR="00013E88" w:rsidRPr="00503287">
        <w:rPr>
          <w:lang w:val="en-GB"/>
        </w:rPr>
        <w:t xml:space="preserve"> heterogene</w:t>
      </w:r>
      <w:r w:rsidR="00013E88">
        <w:rPr>
          <w:lang w:val="en-GB"/>
        </w:rPr>
        <w:t>ous effects at the level of each country</w:t>
      </w:r>
      <w:r>
        <w:rPr>
          <w:lang w:val="en-GB"/>
        </w:rPr>
        <w:t xml:space="preserve"> within a country</w:t>
      </w:r>
      <w:r w:rsidR="00013E88">
        <w:rPr>
          <w:lang w:val="en-GB"/>
        </w:rPr>
        <w:t xml:space="preserve">-pair </w:t>
      </w:r>
      <w:r>
        <w:rPr>
          <w:lang w:val="en-GB"/>
        </w:rPr>
        <w:t>member to</w:t>
      </w:r>
      <w:r w:rsidR="00013E88">
        <w:rPr>
          <w:lang w:val="en-GB"/>
        </w:rPr>
        <w:t xml:space="preserve"> a specific agreement,</w:t>
      </w:r>
      <w:r w:rsidR="00694B36">
        <w:rPr>
          <w:lang w:val="en-GB"/>
        </w:rPr>
        <w:t xml:space="preserve"> by </w:t>
      </w:r>
      <w:r w:rsidR="00D0052C">
        <w:rPr>
          <w:lang w:val="en-GB"/>
        </w:rPr>
        <w:t xml:space="preserve">allowing </w:t>
      </w:r>
      <m:oMath>
        <m:r>
          <w:rPr>
            <w:rFonts w:ascii="Cambria Math" w:hAnsi="Cambria Math"/>
            <w:lang w:val="en-GB"/>
          </w:rPr>
          <m:t>p∈A</m:t>
        </m:r>
      </m:oMath>
      <w:r w:rsidR="00D0052C">
        <w:rPr>
          <w:lang w:val="en-GB"/>
        </w:rPr>
        <w:t xml:space="preserve"> to denote direction-specific unique country-pairs </w:t>
      </w:r>
      <m:oMath>
        <m:r>
          <w:rPr>
            <w:rFonts w:ascii="Cambria Math" w:hAnsi="Cambria Math"/>
            <w:lang w:val="en-GB"/>
          </w:rPr>
          <m:t>(</m:t>
        </m:r>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 j</m:t>
            </m:r>
          </m:den>
        </m:f>
      </m:oMath>
      <w:r w:rsidR="001426EA">
        <w:rPr>
          <w:rFonts w:eastAsiaTheme="minorEastAsia"/>
          <w:lang w:val="en-GB"/>
        </w:rPr>
        <w:t>)</w:t>
      </w:r>
      <w:r w:rsidR="003E43D3">
        <w:rPr>
          <w:rFonts w:eastAsiaTheme="minorEastAsia"/>
          <w:lang w:val="en-GB"/>
        </w:rPr>
        <w:t xml:space="preserve"> which are members </w:t>
      </w:r>
      <w:r w:rsidR="003E43D3">
        <w:rPr>
          <w:rFonts w:eastAsiaTheme="minorEastAsia"/>
        </w:rPr>
        <w:t xml:space="preserve">to an agreement </w:t>
      </w:r>
      <m:oMath>
        <m:r>
          <w:rPr>
            <w:rFonts w:ascii="Cambria Math" w:hAnsi="Cambria Math"/>
          </w:rPr>
          <m:t>A</m:t>
        </m:r>
      </m:oMath>
      <w:r w:rsidR="003E43D3">
        <w:rPr>
          <w:rFonts w:eastAsiaTheme="minorEastAsia"/>
        </w:rPr>
        <w:t xml:space="preserve">, and treating </w:t>
      </w:r>
      <m:oMath>
        <m:r>
          <w:rPr>
            <w:rFonts w:ascii="Cambria Math" w:hAnsi="Cambria Math"/>
            <w:lang w:val="en-GB"/>
          </w:rPr>
          <m:t>(</m:t>
        </m:r>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 j</m:t>
            </m:r>
          </m:den>
        </m:f>
      </m:oMath>
      <w:r w:rsidR="003E43D3">
        <w:rPr>
          <w:rFonts w:eastAsiaTheme="minorEastAsia"/>
          <w:lang w:val="en-GB"/>
        </w:rPr>
        <w:t>) only as the</w:t>
      </w:r>
      <w:r w:rsidR="003E43D3" w:rsidRPr="003E43D3">
        <w:rPr>
          <w:rFonts w:eastAsiaTheme="minorEastAsia"/>
          <w:lang w:val="en-GB"/>
        </w:rPr>
        <w:t xml:space="preserve"> effect on trade flows where </w:t>
      </w:r>
      <m:oMath>
        <m:r>
          <w:rPr>
            <w:rFonts w:ascii="Cambria Math" w:hAnsi="Cambria Math"/>
          </w:rPr>
          <m:t>i</m:t>
        </m:r>
      </m:oMath>
      <w:r w:rsidR="003E43D3" w:rsidRPr="003E43D3">
        <w:rPr>
          <w:rFonts w:eastAsiaTheme="minorEastAsia"/>
          <w:lang w:val="en-GB"/>
        </w:rPr>
        <w:t xml:space="preserve"> is the exporter and </w:t>
      </w:r>
      <m:oMath>
        <m:r>
          <w:rPr>
            <w:rFonts w:ascii="Cambria Math" w:hAnsi="Cambria Math"/>
            <w:lang w:val="en-GB"/>
          </w:rPr>
          <m:t>(</m:t>
        </m:r>
        <m:r>
          <w:rPr>
            <w:rFonts w:ascii="Cambria Math" w:hAnsi="Cambria Math"/>
          </w:rPr>
          <m:t xml:space="preserve">j </m:t>
        </m:r>
      </m:oMath>
      <w:r w:rsidR="003E43D3" w:rsidRPr="003E43D3">
        <w:rPr>
          <w:rFonts w:eastAsiaTheme="minorEastAsia"/>
          <w:lang w:val="en-GB"/>
        </w:rPr>
        <w:t>is the importer</w:t>
      </w:r>
      <w:r w:rsidR="003E43D3">
        <w:rPr>
          <w:rFonts w:eastAsiaTheme="minorEastAsia"/>
          <w:lang w:val="en-GB"/>
        </w:rPr>
        <w:t xml:space="preserve">, which gives us two estimates for each country-pair, one for each direction. </w:t>
      </w:r>
      <w:r w:rsidR="009C16CE">
        <w:rPr>
          <w:rFonts w:eastAsiaTheme="minorEastAsia"/>
          <w:lang w:val="en-GB"/>
        </w:rPr>
        <w:t>We also add an “</w:t>
      </w:r>
      <w:r w:rsidR="009C16CE" w:rsidRPr="009C16CE">
        <w:rPr>
          <w:rFonts w:eastAsiaTheme="minorEastAsia"/>
        </w:rPr>
        <w:t>asymmetric</w:t>
      </w:r>
      <w:r w:rsidR="009C16CE">
        <w:rPr>
          <w:rFonts w:eastAsiaTheme="minorEastAsia"/>
          <w:lang w:val="en-GB"/>
        </w:rPr>
        <w:t>” country-</w:t>
      </w:r>
      <w:r w:rsidR="009C16CE" w:rsidRPr="009C16CE">
        <w:rPr>
          <w:rFonts w:eastAsiaTheme="minorEastAsia"/>
        </w:rPr>
        <w:t xml:space="preserve"> pair fixed effect</w:t>
      </w:r>
      <w:r w:rsidR="009C16CE">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9C16CE">
        <w:rPr>
          <w:rFonts w:eastAsiaTheme="minorEastAsia"/>
          <w:lang w:val="en-GB"/>
        </w:rPr>
        <w:t>, also varying with each direction.</w:t>
      </w:r>
      <w:r w:rsidR="00F91894">
        <w:rPr>
          <w:rFonts w:eastAsiaTheme="minorEastAsia"/>
          <w:lang w:val="en-GB"/>
        </w:rPr>
        <w:t xml:space="preserve"> The set of unique direction-specific estimates are given by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d</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d</m:t>
            </m:r>
          </m:sub>
        </m:sSub>
      </m:oMath>
      <w:r w:rsidR="00A842A9">
        <w:rPr>
          <w:rFonts w:eastAsiaTheme="minorEastAsia"/>
          <w:lang w:val="en-GB"/>
        </w:rPr>
        <w:t xml:space="preserve"> .</w:t>
      </w:r>
    </w:p>
    <w:p w14:paraId="26FCCC87" w14:textId="77777777" w:rsidR="00626A05" w:rsidRDefault="00626A05" w:rsidP="00A95D45">
      <w:pPr>
        <w:jc w:val="both"/>
        <w:rPr>
          <w:rFonts w:eastAsiaTheme="minorEastAsia"/>
          <w:lang w:val="en-GB"/>
        </w:rPr>
      </w:pPr>
    </w:p>
    <w:p w14:paraId="4F3822D2" w14:textId="77777777" w:rsidR="00626A05" w:rsidRPr="00A95D45" w:rsidRDefault="00626A05" w:rsidP="00A95D45">
      <w:pPr>
        <w:jc w:val="both"/>
        <w:rPr>
          <w:rFonts w:eastAsiaTheme="minorEastAsia"/>
        </w:rPr>
      </w:pPr>
    </w:p>
    <w:p w14:paraId="5855F49C" w14:textId="77777777" w:rsidR="00FF108F" w:rsidRPr="00A95D45" w:rsidRDefault="00FF108F"/>
    <w:p w14:paraId="1F2651CC" w14:textId="0DCED1E4" w:rsidR="008C3834" w:rsidRPr="00503287" w:rsidRDefault="008C3834" w:rsidP="008C3834">
      <w:pPr>
        <w:rPr>
          <w:lang w:val="en-GB"/>
        </w:rPr>
      </w:pPr>
      <m:oMathPara>
        <m:oMath>
          <m:r>
            <w:rPr>
              <w:rFonts w:ascii="Cambria Math" w:hAnsi="Cambria Math"/>
              <w:lang w:val="en-GB"/>
            </w:rPr>
            <m:t xml:space="preserve">(5)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1,A</m:t>
                  </m:r>
                </m:sub>
                <m:sup>
                  <m:r>
                    <w:rPr>
                      <w:rFonts w:ascii="Cambria Math" w:hAnsi="Cambria Math"/>
                      <w:lang w:val="en-GB"/>
                    </w:rPr>
                    <m:t>NS</m:t>
                  </m:r>
                </m:sup>
              </m:sSubSup>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NS,ij,t</m:t>
                  </m:r>
                </m:sub>
              </m:sSub>
              <m:r>
                <w:rPr>
                  <w:rFonts w:ascii="Cambria Math" w:hAnsi="Cambria Math"/>
                  <w:lang w:val="en-GB"/>
                </w:rPr>
                <m:t xml:space="preserve"> + </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1,A</m:t>
                  </m:r>
                </m:sub>
                <m:sup>
                  <m:r>
                    <w:rPr>
                      <w:rFonts w:ascii="Cambria Math" w:hAnsi="Cambria Math"/>
                      <w:lang w:val="en-GB"/>
                    </w:rPr>
                    <m:t>SS</m:t>
                  </m:r>
                </m:sup>
              </m:sSubSup>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SS,ij,t</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2,A</m:t>
                  </m:r>
                </m:sub>
                <m:sup>
                  <m:r>
                    <w:rPr>
                      <w:rFonts w:ascii="Cambria Math" w:hAnsi="Cambria Math"/>
                      <w:lang w:val="en-GB"/>
                    </w:rPr>
                    <m:t>NS</m:t>
                  </m:r>
                </m:sup>
              </m:sSubSup>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NS,ij,t-5</m:t>
                  </m:r>
                </m:sub>
              </m:sSub>
              <m:r>
                <w:rPr>
                  <w:rFonts w:ascii="Cambria Math" w:hAnsi="Cambria Math"/>
                  <w:lang w:val="en-GB"/>
                </w:rPr>
                <m:t xml:space="preserve"> + </m:t>
              </m:r>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2,A</m:t>
                  </m:r>
                </m:sub>
                <m:sup>
                  <m:r>
                    <w:rPr>
                      <w:rFonts w:ascii="Cambria Math" w:hAnsi="Cambria Math"/>
                      <w:lang w:val="en-GB"/>
                    </w:rPr>
                    <m:t>SS</m:t>
                  </m:r>
                </m:sup>
              </m:sSubSup>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SS,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08E564EC" w14:textId="77777777" w:rsidR="00FF108F" w:rsidRPr="002640E0" w:rsidRDefault="00FF108F">
      <w:pPr>
        <w:rPr>
          <w:lang w:val="en-GB"/>
        </w:rPr>
      </w:pPr>
    </w:p>
    <w:p w14:paraId="11DB1077" w14:textId="77777777" w:rsidR="00FF108F" w:rsidRPr="002640E0" w:rsidRDefault="00FF108F">
      <w:pPr>
        <w:rPr>
          <w:lang w:val="en-GB"/>
        </w:rPr>
      </w:pPr>
    </w:p>
    <w:p w14:paraId="2C3C3511" w14:textId="77777777" w:rsidR="00FF108F" w:rsidRPr="002640E0" w:rsidRDefault="00FF108F">
      <w:pPr>
        <w:rPr>
          <w:lang w:val="en-GB"/>
        </w:rPr>
      </w:pPr>
    </w:p>
    <w:p w14:paraId="70362CE2" w14:textId="4A264B6C" w:rsidR="00FF108F" w:rsidRPr="002640E0" w:rsidRDefault="00626A05">
      <w:pPr>
        <w:rPr>
          <w:lang w:val="en-GB"/>
        </w:rPr>
      </w:pPr>
      <w:r>
        <w:rPr>
          <w:lang w:val="en-GB"/>
        </w:rPr>
        <w:t>__________________________________________</w:t>
      </w:r>
    </w:p>
    <w:p w14:paraId="5C7C7B11" w14:textId="77777777" w:rsidR="00FF108F" w:rsidRPr="002640E0" w:rsidRDefault="00FF108F">
      <w:pPr>
        <w:rPr>
          <w:lang w:val="en-GB"/>
        </w:rPr>
      </w:pPr>
    </w:p>
    <w:p w14:paraId="6267BFD4" w14:textId="77777777" w:rsidR="00626A05" w:rsidRPr="00626A05" w:rsidRDefault="00626A05" w:rsidP="00626A05">
      <w:pPr>
        <w:spacing w:before="100" w:beforeAutospacing="1" w:after="100" w:afterAutospacing="1"/>
        <w:outlineLvl w:val="2"/>
        <w:rPr>
          <w:rFonts w:ascii="Times New Roman" w:eastAsia="Times New Roman" w:hAnsi="Times New Roman" w:cs="Times New Roman"/>
          <w:b/>
          <w:bCs/>
          <w:kern w:val="0"/>
          <w:sz w:val="27"/>
          <w:szCs w:val="27"/>
          <w14:ligatures w14:val="none"/>
        </w:rPr>
      </w:pPr>
      <w:r w:rsidRPr="00626A05">
        <w:rPr>
          <w:rFonts w:ascii="Times New Roman" w:eastAsia="Times New Roman" w:hAnsi="Times New Roman" w:cs="Times New Roman"/>
          <w:b/>
          <w:bCs/>
          <w:kern w:val="0"/>
          <w:sz w:val="27"/>
          <w:szCs w:val="27"/>
          <w14:ligatures w14:val="none"/>
        </w:rPr>
        <w:t>Extended Benchmark Model with PTA Types</w:t>
      </w:r>
    </w:p>
    <w:p w14:paraId="413705AD" w14:textId="77777777" w:rsidR="00626A05" w:rsidRPr="00626A05" w:rsidRDefault="00626A05" w:rsidP="00626A05">
      <w:p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You want to modify the benchmark model to allow for different types of PTAs (NN, NS, SS) while still keeping the same overall structure. Here’s how you can adjust the model:</w:t>
      </w:r>
    </w:p>
    <w:p w14:paraId="76E199A2" w14:textId="77777777" w:rsidR="00626A05" w:rsidRPr="00626A05" w:rsidRDefault="00626A05" w:rsidP="00626A05">
      <w:pPr>
        <w:spacing w:before="100" w:beforeAutospacing="1" w:after="100" w:afterAutospacing="1"/>
        <w:outlineLvl w:val="3"/>
        <w:rPr>
          <w:rFonts w:ascii="Times New Roman" w:eastAsia="Times New Roman" w:hAnsi="Times New Roman" w:cs="Times New Roman"/>
          <w:b/>
          <w:bCs/>
          <w:kern w:val="0"/>
          <w14:ligatures w14:val="none"/>
        </w:rPr>
      </w:pPr>
      <w:r w:rsidRPr="00626A05">
        <w:rPr>
          <w:rFonts w:ascii="Times New Roman" w:eastAsia="Times New Roman" w:hAnsi="Times New Roman" w:cs="Times New Roman"/>
          <w:b/>
          <w:bCs/>
          <w:kern w:val="0"/>
          <w14:ligatures w14:val="none"/>
        </w:rPr>
        <w:t>Equation (1) with PTA Types:</w:t>
      </w:r>
    </w:p>
    <w:p w14:paraId="47CFC93F" w14:textId="77777777" w:rsidR="00626A05" w:rsidRPr="00626A05" w:rsidRDefault="00626A05" w:rsidP="00626A05">
      <w:pPr>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lastRenderedPageBreak/>
        <w:t>(3)     Xij,t=exp⁡(ηi,t+ψj,t+γij+β1,NNPTA_NNij,t+β2,NNPTA_NNij,t−5+β1,NSPTA_NSij,t+β2,NSPTA_NSij,t−5+β1,SSPTA_SSij,t+β2,SSPTA_SSij,t−5+∑tbt)+ϵij,t(3)\ \ \ \ \ X_{ij,t}=\exp(\eta_{i,t}+\psi_{j,t}+\gamma_{ij}+\beta_{1,NN}{PTA\_NN}_{ij,t} + \beta_{2,NN}{PTA\_NN}_{ij,t-5} + \beta_{1,NS}{PTA\_NS}_{ij,t} + \beta_{2,NS}{PTA\_NS}_{ij,t-5} + \beta_{1,SS}{PTA\_SS}_{ij,t} + \beta_{2,SS}{PTA\_SS}_{ij,t-5} + \sum_{t} b_t)+\epsilon_{ij,t}(3)     Xij,t​=exp(ηi,t​+ψj,t​+γij​+β1,NN​PTA_NNij,t​+β2,NN​PTA_NNij,t−5​+β1,NS​PTA_NSij,t​+β2,NS​PTA_NSij,t−5​+β1,SS​PTA_SSij,t​+β2,SS​PTA_SSij,t−5​+t∑​bt​)+ϵij,t​</w:t>
      </w:r>
    </w:p>
    <w:p w14:paraId="09685739" w14:textId="77777777" w:rsidR="00626A05" w:rsidRPr="00626A05" w:rsidRDefault="00626A05" w:rsidP="00626A05">
      <w:p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In this equation:</w:t>
      </w:r>
    </w:p>
    <w:p w14:paraId="02E6D750" w14:textId="77777777" w:rsidR="00626A05" w:rsidRPr="00626A05" w:rsidRDefault="00626A05" w:rsidP="00626A05">
      <w:pPr>
        <w:numPr>
          <w:ilvl w:val="0"/>
          <w:numId w:val="2"/>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β1,NN\beta_{1,NN}β1,NN​ and β2,NN\beta_{2,NN}β2,NN​ are the coefficients for NN PTAs at time ttt and t−5t-5t−5, respectively.</w:t>
      </w:r>
    </w:p>
    <w:p w14:paraId="6CDED4FA" w14:textId="77777777" w:rsidR="00626A05" w:rsidRPr="00626A05" w:rsidRDefault="00626A05" w:rsidP="00626A05">
      <w:pPr>
        <w:numPr>
          <w:ilvl w:val="0"/>
          <w:numId w:val="2"/>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β1,NS\beta_{1,NS}β1,NS​ and β2,NS\beta_{2,NS}β2,NS​ are the coefficients for NS PTAs at time ttt and t−5t-5t−5, respectively.</w:t>
      </w:r>
    </w:p>
    <w:p w14:paraId="3B9D6E83" w14:textId="77777777" w:rsidR="00626A05" w:rsidRPr="00626A05" w:rsidRDefault="00626A05" w:rsidP="00626A05">
      <w:pPr>
        <w:numPr>
          <w:ilvl w:val="0"/>
          <w:numId w:val="2"/>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β1,SS\beta_{1,SS}β1,SS​ and β2,SS\beta_{2,SS}β2,SS​ are the coefficients for SS PTAs at time ttt and t−5t-5t−5, respectively.</w:t>
      </w:r>
    </w:p>
    <w:p w14:paraId="21A57361" w14:textId="77777777" w:rsidR="00626A05" w:rsidRPr="00626A05" w:rsidRDefault="00626A05" w:rsidP="00626A05">
      <w:pPr>
        <w:numPr>
          <w:ilvl w:val="0"/>
          <w:numId w:val="2"/>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PTA_NNij,t{PTA\_NN}_{ij,t}PTA_NNij,t​, PTA_NSij,t{PTA\_NS}_{ij,t}PTA_NSij,t​, and PTA_SSij,t{PTA\_SS}_{ij,t}PTA_SSij,t​ indicate whether the trade pair ijijij is participating in a NN, NS, or SS PTA at time ttt, respectively.</w:t>
      </w:r>
    </w:p>
    <w:p w14:paraId="63481745" w14:textId="77777777" w:rsidR="00626A05" w:rsidRPr="00626A05" w:rsidRDefault="00626A05" w:rsidP="00626A05">
      <w:pPr>
        <w:spacing w:before="100" w:beforeAutospacing="1" w:after="100" w:afterAutospacing="1"/>
        <w:outlineLvl w:val="2"/>
        <w:rPr>
          <w:rFonts w:ascii="Times New Roman" w:eastAsia="Times New Roman" w:hAnsi="Times New Roman" w:cs="Times New Roman"/>
          <w:b/>
          <w:bCs/>
          <w:kern w:val="0"/>
          <w:sz w:val="27"/>
          <w:szCs w:val="27"/>
          <w14:ligatures w14:val="none"/>
        </w:rPr>
      </w:pPr>
      <w:r w:rsidRPr="00626A05">
        <w:rPr>
          <w:rFonts w:ascii="Times New Roman" w:eastAsia="Times New Roman" w:hAnsi="Times New Roman" w:cs="Times New Roman"/>
          <w:b/>
          <w:bCs/>
          <w:kern w:val="0"/>
          <w:sz w:val="27"/>
          <w:szCs w:val="27"/>
          <w14:ligatures w14:val="none"/>
        </w:rPr>
        <w:t>Extended Model with PTA Heterogeneity and Types</w:t>
      </w:r>
    </w:p>
    <w:p w14:paraId="5FB19366" w14:textId="77777777" w:rsidR="00626A05" w:rsidRPr="00626A05" w:rsidRDefault="00626A05" w:rsidP="00626A05">
      <w:p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Next, you want to extend the model allowing for PTA heterogeneity to also distinguish between different types of PTAs.</w:t>
      </w:r>
    </w:p>
    <w:p w14:paraId="3A708805" w14:textId="77777777" w:rsidR="00626A05" w:rsidRPr="00626A05" w:rsidRDefault="00626A05" w:rsidP="00626A05">
      <w:pPr>
        <w:spacing w:before="100" w:beforeAutospacing="1" w:after="100" w:afterAutospacing="1"/>
        <w:outlineLvl w:val="3"/>
        <w:rPr>
          <w:rFonts w:ascii="Times New Roman" w:eastAsia="Times New Roman" w:hAnsi="Times New Roman" w:cs="Times New Roman"/>
          <w:b/>
          <w:bCs/>
          <w:kern w:val="0"/>
          <w14:ligatures w14:val="none"/>
        </w:rPr>
      </w:pPr>
      <w:r w:rsidRPr="00626A05">
        <w:rPr>
          <w:rFonts w:ascii="Times New Roman" w:eastAsia="Times New Roman" w:hAnsi="Times New Roman" w:cs="Times New Roman"/>
          <w:b/>
          <w:bCs/>
          <w:kern w:val="0"/>
          <w14:ligatures w14:val="none"/>
        </w:rPr>
        <w:t>Equation (2) with PTA Types:</w:t>
      </w:r>
    </w:p>
    <w:p w14:paraId="0A1F0B1A" w14:textId="77777777" w:rsidR="00626A05" w:rsidRPr="00626A05" w:rsidRDefault="00626A05" w:rsidP="00626A05">
      <w:pPr>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4)     Xij,t=exp⁡(ηi,t+ψj,t+γij+∑A(β1,A,NNPTA_NNij,t+β2,A,NNPTA_NNij,t−5)+∑A(β1,A,NSPTA_NSij,t+β2,A,NSPTA_NSij,t−5)+∑A(β1,A,SSPTA_SSij,t+β2,A,SSPTA_SSij,t−5)+∑tbt)+ϵij,t(4)\ \ \ \ \ X_{ij,t}=\exp(\eta_{i,t}+\psi_{j,t}+\gamma_{ij}+\sum_{A}\left(\beta_{1,A,NN}{PTA\_NN}_{ij,t} + \beta_{2,A,NN}{PTA\_NN}_{ij,t-5}\right) + \sum_{A}\left(\beta_{1,A,NS}{PTA\_NS}_{ij,t} + \beta_{2,A,NS}{PTA\_NS}_{ij,t-5}\right) + \sum_{A}\left(\beta_{1,A,SS}{PTA\_SS}_{ij,t} + \beta_{2,A,SS}{PTA\_SS}_{ij,t-5}\right) + \sum_{t} b_t)+\epsilon_{ij,t}(4)     Xij,t​=exp(ηi,t​+ψj,t​+γij​+A∑​(β1,A,NN​PTA_NNij,t​+β2,A,NN​PTA_NNij,t−5​)+A∑​(β1,A,NS​PTA_NSij,t​+β2,A,NS​PTA_NSij,t−5​)+A∑​(β1,A,SS​PTA_SSij,t​+β2,A,SS​PTA_SSij,t−5​)+t∑​bt​)+ϵij,t​</w:t>
      </w:r>
    </w:p>
    <w:p w14:paraId="63F98B68" w14:textId="77777777" w:rsidR="00626A05" w:rsidRPr="00626A05" w:rsidRDefault="00626A05" w:rsidP="00626A05">
      <w:p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In this model:</w:t>
      </w:r>
    </w:p>
    <w:p w14:paraId="77660000" w14:textId="77777777" w:rsidR="00626A05" w:rsidRPr="00626A05" w:rsidRDefault="00626A05" w:rsidP="00626A05">
      <w:pPr>
        <w:numPr>
          <w:ilvl w:val="0"/>
          <w:numId w:val="3"/>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β1,A,NN\beta_{1,A,NN}β1,A,NN​ and β2,A,NN\beta_{2,A,NN}β2,A,NN​ are the coefficients for NN PTAs for a specific agreement AAA at time ttt and t−5t-5t−5, respectively.</w:t>
      </w:r>
    </w:p>
    <w:p w14:paraId="1F1AFD6F" w14:textId="77777777" w:rsidR="00626A05" w:rsidRPr="00626A05" w:rsidRDefault="00626A05" w:rsidP="00626A05">
      <w:pPr>
        <w:numPr>
          <w:ilvl w:val="0"/>
          <w:numId w:val="3"/>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lastRenderedPageBreak/>
        <w:t>β1,A,NS\beta_{1,A,NS}β1,A,NS​ and β2,A,NS\beta_{2,A,NS}β2,A,NS​ are the coefficients for NS PTAs for a specific agreement AAA at time ttt and t−5t-5t−5, respectively.</w:t>
      </w:r>
    </w:p>
    <w:p w14:paraId="69794158" w14:textId="77777777" w:rsidR="00626A05" w:rsidRPr="00626A05" w:rsidRDefault="00626A05" w:rsidP="00626A05">
      <w:pPr>
        <w:numPr>
          <w:ilvl w:val="0"/>
          <w:numId w:val="3"/>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β1,A,SS\beta_{1,A,SS}β1,A,SS​ and β2,A,SS\beta_{2,A,SS}β2,A,SS​ are the coefficients for SS PTAs for a specific agreement AAA at time ttt and t−5t-5t−5, respectively.</w:t>
      </w:r>
    </w:p>
    <w:p w14:paraId="6BCCCBBF" w14:textId="77777777" w:rsidR="00626A05" w:rsidRPr="00626A05" w:rsidRDefault="00626A05" w:rsidP="00626A05">
      <w:pPr>
        <w:spacing w:before="100" w:beforeAutospacing="1" w:after="100" w:afterAutospacing="1"/>
        <w:outlineLvl w:val="2"/>
        <w:rPr>
          <w:rFonts w:ascii="Times New Roman" w:eastAsia="Times New Roman" w:hAnsi="Times New Roman" w:cs="Times New Roman"/>
          <w:b/>
          <w:bCs/>
          <w:kern w:val="0"/>
          <w:sz w:val="27"/>
          <w:szCs w:val="27"/>
          <w14:ligatures w14:val="none"/>
        </w:rPr>
      </w:pPr>
      <w:r w:rsidRPr="00626A05">
        <w:rPr>
          <w:rFonts w:ascii="Times New Roman" w:eastAsia="Times New Roman" w:hAnsi="Times New Roman" w:cs="Times New Roman"/>
          <w:b/>
          <w:bCs/>
          <w:kern w:val="0"/>
          <w:sz w:val="27"/>
          <w:szCs w:val="27"/>
          <w14:ligatures w14:val="none"/>
        </w:rPr>
        <w:t>Variables:</w:t>
      </w:r>
    </w:p>
    <w:p w14:paraId="2AB1451D" w14:textId="77777777" w:rsidR="00626A05" w:rsidRPr="00626A05" w:rsidRDefault="00626A05" w:rsidP="00626A05">
      <w:pPr>
        <w:numPr>
          <w:ilvl w:val="0"/>
          <w:numId w:val="4"/>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b/>
          <w:bCs/>
          <w:kern w:val="0"/>
          <w14:ligatures w14:val="none"/>
        </w:rPr>
        <w:t>PTA_NN</w:t>
      </w:r>
      <w:r w:rsidRPr="00626A05">
        <w:rPr>
          <w:rFonts w:ascii="Times New Roman" w:eastAsia="Times New Roman" w:hAnsi="Times New Roman" w:cs="Times New Roman"/>
          <w:kern w:val="0"/>
          <w14:ligatures w14:val="none"/>
        </w:rPr>
        <w:t>: Dummy variable that takes the value of 1 if the trade pair ijijij is part of a North-North PTA at time ttt, and 0 otherwise.</w:t>
      </w:r>
    </w:p>
    <w:p w14:paraId="6DB54492" w14:textId="77777777" w:rsidR="00626A05" w:rsidRPr="00626A05" w:rsidRDefault="00626A05" w:rsidP="00626A05">
      <w:pPr>
        <w:numPr>
          <w:ilvl w:val="0"/>
          <w:numId w:val="4"/>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b/>
          <w:bCs/>
          <w:kern w:val="0"/>
          <w14:ligatures w14:val="none"/>
        </w:rPr>
        <w:t>PTA_NN_{t-5}</w:t>
      </w:r>
      <w:r w:rsidRPr="00626A05">
        <w:rPr>
          <w:rFonts w:ascii="Times New Roman" w:eastAsia="Times New Roman" w:hAnsi="Times New Roman" w:cs="Times New Roman"/>
          <w:kern w:val="0"/>
          <w14:ligatures w14:val="none"/>
        </w:rPr>
        <w:t>: Dummy variable that takes the value of 1 if the trade pair ijijij was part of a North-North PTA at time t−5t-5t−5, and 0 otherwise.</w:t>
      </w:r>
    </w:p>
    <w:p w14:paraId="5E14897A" w14:textId="77777777" w:rsidR="00626A05" w:rsidRPr="00626A05" w:rsidRDefault="00626A05" w:rsidP="00626A05">
      <w:pPr>
        <w:numPr>
          <w:ilvl w:val="0"/>
          <w:numId w:val="4"/>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b/>
          <w:bCs/>
          <w:kern w:val="0"/>
          <w14:ligatures w14:val="none"/>
        </w:rPr>
        <w:t>PTA_NS</w:t>
      </w:r>
      <w:r w:rsidRPr="00626A05">
        <w:rPr>
          <w:rFonts w:ascii="Times New Roman" w:eastAsia="Times New Roman" w:hAnsi="Times New Roman" w:cs="Times New Roman"/>
          <w:kern w:val="0"/>
          <w14:ligatures w14:val="none"/>
        </w:rPr>
        <w:t>: Dummy variable that takes the value of 1 if the trade pair ijijij is part of a North-South PTA at time ttt, and 0 otherwise.</w:t>
      </w:r>
    </w:p>
    <w:p w14:paraId="54EAF180" w14:textId="77777777" w:rsidR="00626A05" w:rsidRPr="00626A05" w:rsidRDefault="00626A05" w:rsidP="00626A05">
      <w:pPr>
        <w:numPr>
          <w:ilvl w:val="0"/>
          <w:numId w:val="4"/>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b/>
          <w:bCs/>
          <w:kern w:val="0"/>
          <w14:ligatures w14:val="none"/>
        </w:rPr>
        <w:t>PTA_NS_{t-5}</w:t>
      </w:r>
      <w:r w:rsidRPr="00626A05">
        <w:rPr>
          <w:rFonts w:ascii="Times New Roman" w:eastAsia="Times New Roman" w:hAnsi="Times New Roman" w:cs="Times New Roman"/>
          <w:kern w:val="0"/>
          <w14:ligatures w14:val="none"/>
        </w:rPr>
        <w:t>: Dummy variable that takes the value of 1 if the trade pair ijijij was part of a North-South PTA at time t−5t-5t−5, and 0 otherwise.</w:t>
      </w:r>
    </w:p>
    <w:p w14:paraId="543F8FB8" w14:textId="77777777" w:rsidR="00626A05" w:rsidRPr="00626A05" w:rsidRDefault="00626A05" w:rsidP="00626A05">
      <w:pPr>
        <w:numPr>
          <w:ilvl w:val="0"/>
          <w:numId w:val="4"/>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b/>
          <w:bCs/>
          <w:kern w:val="0"/>
          <w14:ligatures w14:val="none"/>
        </w:rPr>
        <w:t>PTA_SS</w:t>
      </w:r>
      <w:r w:rsidRPr="00626A05">
        <w:rPr>
          <w:rFonts w:ascii="Times New Roman" w:eastAsia="Times New Roman" w:hAnsi="Times New Roman" w:cs="Times New Roman"/>
          <w:kern w:val="0"/>
          <w14:ligatures w14:val="none"/>
        </w:rPr>
        <w:t>: Dummy variable that takes the value of 1 if the trade pair ijijij is part of a South-South PTA at time ttt, and 0 otherwise.</w:t>
      </w:r>
    </w:p>
    <w:p w14:paraId="257965FB" w14:textId="77777777" w:rsidR="00626A05" w:rsidRPr="00626A05" w:rsidRDefault="00626A05" w:rsidP="00626A05">
      <w:pPr>
        <w:numPr>
          <w:ilvl w:val="0"/>
          <w:numId w:val="4"/>
        </w:num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b/>
          <w:bCs/>
          <w:kern w:val="0"/>
          <w14:ligatures w14:val="none"/>
        </w:rPr>
        <w:t>PTA_SS_{t-5}</w:t>
      </w:r>
      <w:r w:rsidRPr="00626A05">
        <w:rPr>
          <w:rFonts w:ascii="Times New Roman" w:eastAsia="Times New Roman" w:hAnsi="Times New Roman" w:cs="Times New Roman"/>
          <w:kern w:val="0"/>
          <w14:ligatures w14:val="none"/>
        </w:rPr>
        <w:t>: Dummy variable that takes the value of 1 if the trade pair ijijij was part of a South-South PTA at time t−5t-5t−5, and 0 otherwise.</w:t>
      </w:r>
    </w:p>
    <w:p w14:paraId="3D4A0362" w14:textId="77777777" w:rsidR="00626A05" w:rsidRPr="00626A05" w:rsidRDefault="00626A05" w:rsidP="00626A05">
      <w:pPr>
        <w:spacing w:before="100" w:beforeAutospacing="1" w:after="100" w:afterAutospacing="1"/>
        <w:rPr>
          <w:rFonts w:ascii="Times New Roman" w:eastAsia="Times New Roman" w:hAnsi="Times New Roman" w:cs="Times New Roman"/>
          <w:kern w:val="0"/>
          <w14:ligatures w14:val="none"/>
        </w:rPr>
      </w:pPr>
      <w:r w:rsidRPr="00626A05">
        <w:rPr>
          <w:rFonts w:ascii="Times New Roman" w:eastAsia="Times New Roman" w:hAnsi="Times New Roman" w:cs="Times New Roman"/>
          <w:kern w:val="0"/>
          <w14:ligatures w14:val="none"/>
        </w:rPr>
        <w:t>These models allow you to capture the differentiated impacts of PTAs depending on whether they are between two developed countries (NN), between a developed and a developing country (NS), or between two developing countries (SS).</w:t>
      </w:r>
    </w:p>
    <w:p w14:paraId="0229EE12" w14:textId="77777777" w:rsidR="00FF108F" w:rsidRPr="00626A05" w:rsidRDefault="00FF108F"/>
    <w:p w14:paraId="701E11A3" w14:textId="77777777" w:rsidR="00FF108F" w:rsidRDefault="00FF108F">
      <w:pPr>
        <w:rPr>
          <w:lang w:val="en-GB"/>
        </w:rPr>
      </w:pPr>
    </w:p>
    <w:p w14:paraId="4EA9A005" w14:textId="77777777" w:rsidR="00626A05" w:rsidRDefault="00626A05">
      <w:pPr>
        <w:rPr>
          <w:lang w:val="en-GB"/>
        </w:rPr>
      </w:pPr>
    </w:p>
    <w:p w14:paraId="5390E2E4" w14:textId="77777777" w:rsidR="00626A05" w:rsidRDefault="00626A05">
      <w:pPr>
        <w:rPr>
          <w:lang w:val="en-GB"/>
        </w:rPr>
      </w:pPr>
    </w:p>
    <w:p w14:paraId="2790D63E" w14:textId="77777777" w:rsidR="00626A05" w:rsidRPr="002640E0" w:rsidRDefault="00626A05">
      <w:pPr>
        <w:rPr>
          <w:lang w:val="en-GB"/>
        </w:rPr>
      </w:pPr>
    </w:p>
    <w:p w14:paraId="6CCCE67B" w14:textId="77777777" w:rsidR="00FF108F" w:rsidRPr="002640E0" w:rsidRDefault="00FF108F">
      <w:pPr>
        <w:rPr>
          <w:lang w:val="en-GB"/>
        </w:rPr>
      </w:pPr>
    </w:p>
    <w:p w14:paraId="6A9F9906" w14:textId="5E26E41F" w:rsidR="00FF108F" w:rsidRPr="002640E0" w:rsidRDefault="00FF108F">
      <w:pPr>
        <w:rPr>
          <w:lang w:val="en-GB"/>
        </w:rPr>
      </w:pPr>
      <w:r w:rsidRPr="002640E0">
        <w:rPr>
          <w:lang w:val="en-GB"/>
        </w:rPr>
        <w:t>References</w:t>
      </w:r>
    </w:p>
    <w:p w14:paraId="4C924B08" w14:textId="77777777" w:rsidR="00FF108F" w:rsidRDefault="00FF108F">
      <w:pPr>
        <w:rPr>
          <w:lang w:val="en-GB"/>
        </w:rPr>
      </w:pPr>
    </w:p>
    <w:p w14:paraId="7668968F" w14:textId="77777777" w:rsidR="006A3929" w:rsidRPr="006A3929" w:rsidRDefault="00640EC1" w:rsidP="006A3929">
      <w:pPr>
        <w:pStyle w:val="Bibliography"/>
        <w:rPr>
          <w:rFonts w:ascii="Aptos"/>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6A3929" w:rsidRPr="006A3929">
        <w:rPr>
          <w:rFonts w:ascii="Aptos"/>
          <w:lang w:val="en-US"/>
        </w:rPr>
        <w:t xml:space="preserve">Anderson, J.E. (1979) ‘A Theoretical Foundation for the Gravity Equation’, </w:t>
      </w:r>
      <w:r w:rsidR="006A3929" w:rsidRPr="006A3929">
        <w:rPr>
          <w:rFonts w:ascii="Aptos"/>
          <w:i/>
          <w:iCs/>
          <w:lang w:val="en-US"/>
        </w:rPr>
        <w:t>The American Economic Review</w:t>
      </w:r>
      <w:r w:rsidR="006A3929" w:rsidRPr="006A3929">
        <w:rPr>
          <w:rFonts w:ascii="Aptos"/>
          <w:lang w:val="en-US"/>
        </w:rPr>
        <w:t>, 69(1), pp. 106–116.</w:t>
      </w:r>
    </w:p>
    <w:p w14:paraId="2564EDE0" w14:textId="77777777" w:rsidR="006A3929" w:rsidRPr="006A3929" w:rsidRDefault="006A3929" w:rsidP="006A3929">
      <w:pPr>
        <w:pStyle w:val="Bibliography"/>
        <w:rPr>
          <w:rFonts w:ascii="Aptos"/>
          <w:lang w:val="en-US"/>
        </w:rPr>
      </w:pPr>
      <w:r w:rsidRPr="006A3929">
        <w:rPr>
          <w:rFonts w:ascii="Aptos"/>
          <w:lang w:val="en-US"/>
        </w:rPr>
        <w:t xml:space="preserve">Anderson, J.E. and van Wincoop, E. (2003) ‘Gravity with Gravitas: A Solution to the Border Puzzle’, </w:t>
      </w:r>
      <w:r w:rsidRPr="006A3929">
        <w:rPr>
          <w:rFonts w:ascii="Aptos"/>
          <w:i/>
          <w:iCs/>
          <w:lang w:val="en-US"/>
        </w:rPr>
        <w:t>The American Economic Review</w:t>
      </w:r>
      <w:r w:rsidRPr="006A3929">
        <w:rPr>
          <w:rFonts w:ascii="Aptos"/>
          <w:lang w:val="en-US"/>
        </w:rPr>
        <w:t>, 93(1), pp. 170–192.</w:t>
      </w:r>
    </w:p>
    <w:p w14:paraId="2C0682DE" w14:textId="77777777" w:rsidR="006A3929" w:rsidRPr="006A3929" w:rsidRDefault="006A3929" w:rsidP="006A3929">
      <w:pPr>
        <w:pStyle w:val="Bibliography"/>
        <w:rPr>
          <w:rFonts w:ascii="Aptos"/>
          <w:lang w:val="en-US"/>
        </w:rPr>
      </w:pPr>
      <w:r w:rsidRPr="006A3929">
        <w:rPr>
          <w:rFonts w:ascii="Aptos"/>
          <w:lang w:val="en-US"/>
        </w:rPr>
        <w:t xml:space="preserve">Anderson, J.E. and Yotov, Y.V. (2016) ‘Terms of trade and global efficiency effects of free trade agreements, 1990–2002’, </w:t>
      </w:r>
      <w:r w:rsidRPr="006A3929">
        <w:rPr>
          <w:rFonts w:ascii="Aptos"/>
          <w:i/>
          <w:iCs/>
          <w:lang w:val="en-US"/>
        </w:rPr>
        <w:t>Journal of International Economics</w:t>
      </w:r>
      <w:r w:rsidRPr="006A3929">
        <w:rPr>
          <w:rFonts w:ascii="Aptos"/>
          <w:lang w:val="en-US"/>
        </w:rPr>
        <w:t>, 99, pp. 279–298. Available at: https://doi.org/10.1016/j.jinteco.2015.10.006.</w:t>
      </w:r>
    </w:p>
    <w:p w14:paraId="10D745FC" w14:textId="77777777" w:rsidR="006A3929" w:rsidRPr="006A3929" w:rsidRDefault="006A3929" w:rsidP="006A3929">
      <w:pPr>
        <w:pStyle w:val="Bibliography"/>
        <w:rPr>
          <w:rFonts w:ascii="Aptos"/>
          <w:lang w:val="en-US"/>
        </w:rPr>
      </w:pPr>
      <w:r w:rsidRPr="006A3929">
        <w:rPr>
          <w:rFonts w:ascii="Aptos"/>
          <w:lang w:val="en-US"/>
        </w:rPr>
        <w:t xml:space="preserve">Baier, S.L. and Bergstrand, J.H. (2007) ‘Do free trade agreements actually increase members’ international trade?’, </w:t>
      </w:r>
      <w:r w:rsidRPr="006A3929">
        <w:rPr>
          <w:rFonts w:ascii="Aptos"/>
          <w:i/>
          <w:iCs/>
          <w:lang w:val="en-US"/>
        </w:rPr>
        <w:t>Journal of International Economics</w:t>
      </w:r>
      <w:r w:rsidRPr="006A3929">
        <w:rPr>
          <w:rFonts w:ascii="Aptos"/>
          <w:lang w:val="en-US"/>
        </w:rPr>
        <w:t>, 71(1), pp. 72–95. Available at: https://doi.org/10.1016/j.jinteco.2006.02.005.</w:t>
      </w:r>
    </w:p>
    <w:p w14:paraId="2DA48507" w14:textId="77777777" w:rsidR="006A3929" w:rsidRPr="006A3929" w:rsidRDefault="006A3929" w:rsidP="006A3929">
      <w:pPr>
        <w:pStyle w:val="Bibliography"/>
        <w:rPr>
          <w:rFonts w:ascii="Aptos"/>
          <w:lang w:val="en-US"/>
        </w:rPr>
      </w:pPr>
      <w:r w:rsidRPr="006A3929">
        <w:rPr>
          <w:rFonts w:ascii="Aptos"/>
          <w:lang w:val="en-US"/>
        </w:rPr>
        <w:lastRenderedPageBreak/>
        <w:t xml:space="preserve">Baier, S.L., Yotov, Y.V. and Zylkin, T. (2019) ‘On the widely differing effects of free trade agreements: Lessons from twenty years of trade integration’, </w:t>
      </w:r>
      <w:r w:rsidRPr="006A3929">
        <w:rPr>
          <w:rFonts w:ascii="Aptos"/>
          <w:i/>
          <w:iCs/>
          <w:lang w:val="en-US"/>
        </w:rPr>
        <w:t>Journal of International Economics</w:t>
      </w:r>
      <w:r w:rsidRPr="006A3929">
        <w:rPr>
          <w:rFonts w:ascii="Aptos"/>
          <w:lang w:val="en-US"/>
        </w:rPr>
        <w:t>, 116, pp. 206–226. Available at: https://doi.org/10.1016/j.jinteco.2018.11.002.</w:t>
      </w:r>
    </w:p>
    <w:p w14:paraId="1B902507" w14:textId="77777777" w:rsidR="006A3929" w:rsidRPr="006A3929" w:rsidRDefault="006A3929" w:rsidP="006A3929">
      <w:pPr>
        <w:pStyle w:val="Bibliography"/>
        <w:rPr>
          <w:rFonts w:ascii="Aptos"/>
          <w:lang w:val="en-US"/>
        </w:rPr>
      </w:pPr>
      <w:r w:rsidRPr="006A3929">
        <w:rPr>
          <w:rFonts w:ascii="Aptos"/>
          <w:lang w:val="en-US"/>
        </w:rPr>
        <w:t xml:space="preserve">Bergstrand, J.H., Larch, M. and Yotov, Y.V. (2015) ‘Economic integration agreements, border effects, and distance elasticities in the gravity equation’, </w:t>
      </w:r>
      <w:r w:rsidRPr="006A3929">
        <w:rPr>
          <w:rFonts w:ascii="Aptos"/>
          <w:i/>
          <w:iCs/>
          <w:lang w:val="en-US"/>
        </w:rPr>
        <w:t>European Economic Review</w:t>
      </w:r>
      <w:r w:rsidRPr="006A3929">
        <w:rPr>
          <w:rFonts w:ascii="Aptos"/>
          <w:lang w:val="en-US"/>
        </w:rPr>
        <w:t>, 78, pp. 307–327. Available at: https://doi.org/10.1016/j.euroecorev.2015.06.003.</w:t>
      </w:r>
    </w:p>
    <w:p w14:paraId="03E93BF6" w14:textId="77777777" w:rsidR="006A3929" w:rsidRPr="006A3929" w:rsidRDefault="006A3929" w:rsidP="006A3929">
      <w:pPr>
        <w:pStyle w:val="Bibliography"/>
        <w:rPr>
          <w:rFonts w:ascii="Aptos"/>
          <w:lang w:val="en-US"/>
        </w:rPr>
      </w:pPr>
      <w:r w:rsidRPr="006A3929">
        <w:rPr>
          <w:rFonts w:ascii="Aptos"/>
          <w:lang w:val="en-US"/>
        </w:rPr>
        <w:t xml:space="preserve">Chatzilazarou, L.A. and Dadakas, D. (2023) ‘Trade potential in European Union manufacturing’, </w:t>
      </w:r>
      <w:r w:rsidRPr="006A3929">
        <w:rPr>
          <w:rFonts w:ascii="Aptos"/>
          <w:i/>
          <w:iCs/>
          <w:lang w:val="en-US"/>
        </w:rPr>
        <w:t>Journal of Economic Studies</w:t>
      </w:r>
      <w:r w:rsidRPr="006A3929">
        <w:rPr>
          <w:rFonts w:ascii="Aptos"/>
          <w:lang w:val="en-US"/>
        </w:rPr>
        <w:t>, 51(5), pp. 1144–1163. Available at: https://doi.org/10.1108/JES-06-2023-0292.</w:t>
      </w:r>
    </w:p>
    <w:p w14:paraId="25AE0B9C" w14:textId="77777777" w:rsidR="006A3929" w:rsidRPr="006A3929" w:rsidRDefault="006A3929" w:rsidP="006A3929">
      <w:pPr>
        <w:pStyle w:val="Bibliography"/>
        <w:rPr>
          <w:rFonts w:ascii="Aptos"/>
          <w:lang w:val="en-US"/>
        </w:rPr>
      </w:pPr>
      <w:r w:rsidRPr="006A3929">
        <w:rPr>
          <w:rFonts w:ascii="Aptos"/>
          <w:lang w:val="en-US"/>
        </w:rPr>
        <w:t xml:space="preserve">Dai, M., Yotov, Y.V. and Zylkin, T. (2014) ‘On the trade-diversion effects of free trade agreements’, </w:t>
      </w:r>
      <w:r w:rsidRPr="006A3929">
        <w:rPr>
          <w:rFonts w:ascii="Aptos"/>
          <w:i/>
          <w:iCs/>
          <w:lang w:val="en-US"/>
        </w:rPr>
        <w:t>Economics Letters</w:t>
      </w:r>
      <w:r w:rsidRPr="006A3929">
        <w:rPr>
          <w:rFonts w:ascii="Aptos"/>
          <w:lang w:val="en-US"/>
        </w:rPr>
        <w:t>, 122(2), pp. 321–325. Available at: https://doi.org/10.1016/j.econlet.2013.12.024.</w:t>
      </w:r>
    </w:p>
    <w:p w14:paraId="21001ED7" w14:textId="77777777" w:rsidR="006A3929" w:rsidRPr="006A3929" w:rsidRDefault="006A3929" w:rsidP="006A3929">
      <w:pPr>
        <w:pStyle w:val="Bibliography"/>
        <w:rPr>
          <w:rFonts w:ascii="Aptos"/>
          <w:lang w:val="en-US"/>
        </w:rPr>
      </w:pPr>
      <w:r w:rsidRPr="006A3929">
        <w:rPr>
          <w:rFonts w:ascii="Aptos"/>
          <w:lang w:val="en-US"/>
        </w:rPr>
        <w:t>Heid, B., Larch, M. and Yotov, Y.V. (2017) ‘Estimating the Effects of Non-Discriminatory Trade Policies within Structural Gravity Models’. Rochester, NY. Available at: https://doi.org/10.2139/ssrn.3100014.</w:t>
      </w:r>
    </w:p>
    <w:p w14:paraId="1CABD64E" w14:textId="77777777" w:rsidR="006A3929" w:rsidRPr="006A3929" w:rsidRDefault="006A3929" w:rsidP="006A3929">
      <w:pPr>
        <w:pStyle w:val="Bibliography"/>
        <w:rPr>
          <w:rFonts w:ascii="Aptos"/>
          <w:lang w:val="en-US"/>
        </w:rPr>
      </w:pPr>
      <w:r w:rsidRPr="006A3929">
        <w:rPr>
          <w:rFonts w:ascii="Aptos"/>
          <w:lang w:val="en-US"/>
        </w:rPr>
        <w:t xml:space="preserve">Olivero, M.P. and Yotov, Y.V. (2012) ‘Dynamic gravity: endogenous country size and asset accumulation’, </w:t>
      </w:r>
      <w:r w:rsidRPr="006A3929">
        <w:rPr>
          <w:rFonts w:ascii="Aptos"/>
          <w:i/>
          <w:iCs/>
          <w:lang w:val="en-US"/>
        </w:rPr>
        <w:t>Canadian Journal of Economics/Revue canadienne d’économique</w:t>
      </w:r>
      <w:r w:rsidRPr="006A3929">
        <w:rPr>
          <w:rFonts w:ascii="Aptos"/>
          <w:lang w:val="en-US"/>
        </w:rPr>
        <w:t>, 45(1), pp. 64–92. Available at: https://doi.org/10.1111/j.1540-5982.2011.01687.x.</w:t>
      </w:r>
    </w:p>
    <w:p w14:paraId="07492AA8" w14:textId="77777777" w:rsidR="006A3929" w:rsidRPr="006A3929" w:rsidRDefault="006A3929" w:rsidP="006A3929">
      <w:pPr>
        <w:pStyle w:val="Bibliography"/>
        <w:rPr>
          <w:rFonts w:ascii="Aptos"/>
          <w:lang w:val="en-US"/>
        </w:rPr>
      </w:pPr>
      <w:r w:rsidRPr="006A3929">
        <w:rPr>
          <w:rFonts w:ascii="Aptos"/>
          <w:lang w:val="en-US"/>
        </w:rPr>
        <w:t xml:space="preserve">Santos Silva, J.M.C. and Tenreyro, S. (2011) ‘Further simulation evidence on the performance of the Poisson pseudo-maximum likelihood estimator’, </w:t>
      </w:r>
      <w:r w:rsidRPr="006A3929">
        <w:rPr>
          <w:rFonts w:ascii="Aptos"/>
          <w:i/>
          <w:iCs/>
          <w:lang w:val="en-US"/>
        </w:rPr>
        <w:t>Economics Letters</w:t>
      </w:r>
      <w:r w:rsidRPr="006A3929">
        <w:rPr>
          <w:rFonts w:ascii="Aptos"/>
          <w:lang w:val="en-US"/>
        </w:rPr>
        <w:t>, 112(2), pp. 220–222. Available at: https://doi.org/10.1016/j.econlet.2011.05.008.</w:t>
      </w:r>
    </w:p>
    <w:p w14:paraId="1CF62AFA" w14:textId="77777777" w:rsidR="006A3929" w:rsidRPr="006A3929" w:rsidRDefault="006A3929" w:rsidP="006A3929">
      <w:pPr>
        <w:pStyle w:val="Bibliography"/>
        <w:rPr>
          <w:rFonts w:ascii="Aptos"/>
          <w:lang w:val="en-US"/>
        </w:rPr>
      </w:pPr>
      <w:r w:rsidRPr="006A3929">
        <w:rPr>
          <w:rFonts w:ascii="Aptos"/>
          <w:lang w:val="en-US"/>
        </w:rPr>
        <w:t xml:space="preserve">Silva, J.M.C.S. and Tenreyro, S. (2006) ‘The Log of Gravity’, </w:t>
      </w:r>
      <w:r w:rsidRPr="006A3929">
        <w:rPr>
          <w:rFonts w:ascii="Aptos"/>
          <w:i/>
          <w:iCs/>
          <w:lang w:val="en-US"/>
        </w:rPr>
        <w:t>The Review of Economics and Statistics</w:t>
      </w:r>
      <w:r w:rsidRPr="006A3929">
        <w:rPr>
          <w:rFonts w:ascii="Aptos"/>
          <w:lang w:val="en-US"/>
        </w:rPr>
        <w:t>, 88(4), pp. 641–658.</w:t>
      </w:r>
    </w:p>
    <w:p w14:paraId="2ADB7849" w14:textId="77777777" w:rsidR="006A3929" w:rsidRPr="006A3929" w:rsidRDefault="006A3929" w:rsidP="006A3929">
      <w:pPr>
        <w:pStyle w:val="Bibliography"/>
        <w:rPr>
          <w:rFonts w:ascii="Aptos"/>
          <w:lang w:val="en-US"/>
        </w:rPr>
      </w:pPr>
      <w:r w:rsidRPr="006A3929">
        <w:rPr>
          <w:rFonts w:ascii="Aptos"/>
          <w:lang w:val="en-US"/>
        </w:rPr>
        <w:t xml:space="preserve">Yotov, Y.V. (2012) ‘A simple solution to the distance puzzle in international trade’, </w:t>
      </w:r>
      <w:r w:rsidRPr="006A3929">
        <w:rPr>
          <w:rFonts w:ascii="Aptos"/>
          <w:i/>
          <w:iCs/>
          <w:lang w:val="en-US"/>
        </w:rPr>
        <w:t>Economics Letters</w:t>
      </w:r>
      <w:r w:rsidRPr="006A3929">
        <w:rPr>
          <w:rFonts w:ascii="Aptos"/>
          <w:lang w:val="en-US"/>
        </w:rPr>
        <w:t>, 117(3), pp. 794–798. Available at: https://doi.org/10.1016/j.econlet.2012.08.032.</w:t>
      </w:r>
    </w:p>
    <w:p w14:paraId="40A25C97" w14:textId="77777777" w:rsidR="006A3929" w:rsidRPr="006A3929" w:rsidRDefault="006A3929" w:rsidP="006A3929">
      <w:pPr>
        <w:pStyle w:val="Bibliography"/>
        <w:rPr>
          <w:rFonts w:ascii="Aptos"/>
          <w:lang w:val="en-US"/>
        </w:rPr>
      </w:pPr>
      <w:r w:rsidRPr="006A3929">
        <w:rPr>
          <w:rFonts w:ascii="Aptos"/>
          <w:lang w:val="en-US"/>
        </w:rPr>
        <w:t xml:space="preserve">Yotov, Y.V. </w:t>
      </w:r>
      <w:r w:rsidRPr="006A3929">
        <w:rPr>
          <w:rFonts w:ascii="Aptos"/>
          <w:i/>
          <w:iCs/>
          <w:lang w:val="en-US"/>
        </w:rPr>
        <w:t>et al.</w:t>
      </w:r>
      <w:r w:rsidRPr="006A3929">
        <w:rPr>
          <w:rFonts w:ascii="Aptos"/>
          <w:lang w:val="en-US"/>
        </w:rPr>
        <w:t xml:space="preserve"> (2016) </w:t>
      </w:r>
      <w:r w:rsidRPr="006A3929">
        <w:rPr>
          <w:rFonts w:ascii="Aptos"/>
          <w:i/>
          <w:iCs/>
          <w:lang w:val="en-US"/>
        </w:rPr>
        <w:t>An Advanced Guide to Trade Policy Analysis</w:t>
      </w:r>
      <w:r w:rsidRPr="006A3929">
        <w:rPr>
          <w:rFonts w:ascii="Aptos" w:cs="Arial"/>
          <w:i/>
          <w:iCs/>
          <w:lang w:val="en-US"/>
        </w:rPr>
        <w:t>​</w:t>
      </w:r>
      <w:r w:rsidRPr="006A3929">
        <w:rPr>
          <w:rFonts w:ascii="Aptos"/>
          <w:i/>
          <w:iCs/>
          <w:lang w:val="en-US"/>
        </w:rPr>
        <w:t>: The Structural Gravity Model</w:t>
      </w:r>
      <w:r w:rsidRPr="006A3929">
        <w:rPr>
          <w:rFonts w:ascii="Aptos"/>
          <w:lang w:val="en-US"/>
        </w:rPr>
        <w:t>. WTO. Available at: https://doi.org/10.30875/abc0167e-en.</w:t>
      </w:r>
    </w:p>
    <w:p w14:paraId="70C63C41" w14:textId="63B55440" w:rsidR="00640EC1" w:rsidRPr="002640E0" w:rsidRDefault="00640EC1">
      <w:pPr>
        <w:rPr>
          <w:lang w:val="en-GB"/>
        </w:rPr>
      </w:pPr>
      <w:r>
        <w:rPr>
          <w:lang w:val="en-GB"/>
        </w:rPr>
        <w:fldChar w:fldCharType="end"/>
      </w:r>
    </w:p>
    <w:p w14:paraId="1D7AEB34" w14:textId="77777777" w:rsidR="00FF108F" w:rsidRPr="002640E0" w:rsidRDefault="00FF108F">
      <w:pPr>
        <w:rPr>
          <w:lang w:val="en-GB"/>
        </w:rPr>
      </w:pPr>
    </w:p>
    <w:sectPr w:rsidR="00FF108F" w:rsidRPr="002640E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osé Benitez (TI PA)" w:date="2024-08-07T17:53:00Z" w:initials="MOU">
    <w:p w14:paraId="24FF91E1" w14:textId="77777777" w:rsidR="00AE23B2" w:rsidRDefault="00AE23B2" w:rsidP="00AE23B2">
      <w:r>
        <w:rPr>
          <w:rStyle w:val="CommentReference"/>
        </w:rPr>
        <w:annotationRef/>
      </w:r>
      <w:r>
        <w:rPr>
          <w:sz w:val="20"/>
          <w:szCs w:val="20"/>
        </w:rPr>
        <w:t>Do I need to add more on the theory underlying the Gravity Models of Trade?</w:t>
      </w:r>
    </w:p>
    <w:p w14:paraId="4EC1AD64" w14:textId="77777777" w:rsidR="00AE23B2" w:rsidRDefault="00AE23B2" w:rsidP="00AE23B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C1AD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A56D9F8" w16cex:dateUtc="2024-08-07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C1AD64" w16cid:durableId="4A56D9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3"/>
  </w:num>
  <w:num w:numId="3" w16cid:durableId="796992468">
    <w:abstractNumId w:val="0"/>
  </w:num>
  <w:num w:numId="4" w16cid:durableId="19839984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sé Benitez (TI PA)">
    <w15:presenceInfo w15:providerId="AD" w15:userId="S::jbenitez@libertadciudadana.org::c9e73dd5-bc23-4da2-a873-02f863d05c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3E88"/>
    <w:rsid w:val="00016401"/>
    <w:rsid w:val="0005626F"/>
    <w:rsid w:val="000837E7"/>
    <w:rsid w:val="00083E63"/>
    <w:rsid w:val="00085492"/>
    <w:rsid w:val="000971F4"/>
    <w:rsid w:val="000A22CD"/>
    <w:rsid w:val="000F6E05"/>
    <w:rsid w:val="00101FD2"/>
    <w:rsid w:val="00102A36"/>
    <w:rsid w:val="001166F0"/>
    <w:rsid w:val="001426EA"/>
    <w:rsid w:val="00157031"/>
    <w:rsid w:val="001578B9"/>
    <w:rsid w:val="00180CEA"/>
    <w:rsid w:val="00183F9F"/>
    <w:rsid w:val="00186159"/>
    <w:rsid w:val="001A4E37"/>
    <w:rsid w:val="001C443A"/>
    <w:rsid w:val="001D46E8"/>
    <w:rsid w:val="002112C8"/>
    <w:rsid w:val="00230FA1"/>
    <w:rsid w:val="002353E3"/>
    <w:rsid w:val="00256746"/>
    <w:rsid w:val="002640E0"/>
    <w:rsid w:val="00293A6F"/>
    <w:rsid w:val="002A192D"/>
    <w:rsid w:val="002A56A4"/>
    <w:rsid w:val="002B77F1"/>
    <w:rsid w:val="002E2BBE"/>
    <w:rsid w:val="002F4301"/>
    <w:rsid w:val="003008B9"/>
    <w:rsid w:val="0033656E"/>
    <w:rsid w:val="003765FB"/>
    <w:rsid w:val="003815C7"/>
    <w:rsid w:val="003A0806"/>
    <w:rsid w:val="003A3CBC"/>
    <w:rsid w:val="003A70EE"/>
    <w:rsid w:val="003D0AD0"/>
    <w:rsid w:val="003D712F"/>
    <w:rsid w:val="003E43D3"/>
    <w:rsid w:val="003F14F5"/>
    <w:rsid w:val="004062E4"/>
    <w:rsid w:val="0041214D"/>
    <w:rsid w:val="00432E74"/>
    <w:rsid w:val="00437113"/>
    <w:rsid w:val="00451C52"/>
    <w:rsid w:val="004522B1"/>
    <w:rsid w:val="004728C3"/>
    <w:rsid w:val="00484B47"/>
    <w:rsid w:val="004C340C"/>
    <w:rsid w:val="004C461E"/>
    <w:rsid w:val="004D2834"/>
    <w:rsid w:val="004E3142"/>
    <w:rsid w:val="004E728C"/>
    <w:rsid w:val="00500EC1"/>
    <w:rsid w:val="00503287"/>
    <w:rsid w:val="00506386"/>
    <w:rsid w:val="00514330"/>
    <w:rsid w:val="0051576E"/>
    <w:rsid w:val="00541393"/>
    <w:rsid w:val="00573624"/>
    <w:rsid w:val="00580735"/>
    <w:rsid w:val="005A55C7"/>
    <w:rsid w:val="005E0AC7"/>
    <w:rsid w:val="005E17E5"/>
    <w:rsid w:val="00625AE8"/>
    <w:rsid w:val="00626A05"/>
    <w:rsid w:val="0062725E"/>
    <w:rsid w:val="00640EC1"/>
    <w:rsid w:val="006544E4"/>
    <w:rsid w:val="00660712"/>
    <w:rsid w:val="00666CD8"/>
    <w:rsid w:val="006769FC"/>
    <w:rsid w:val="006831F3"/>
    <w:rsid w:val="00684BB4"/>
    <w:rsid w:val="00694B36"/>
    <w:rsid w:val="0069526D"/>
    <w:rsid w:val="006958E0"/>
    <w:rsid w:val="006A3929"/>
    <w:rsid w:val="006B5BD6"/>
    <w:rsid w:val="00702515"/>
    <w:rsid w:val="0072636F"/>
    <w:rsid w:val="0074698D"/>
    <w:rsid w:val="007613E4"/>
    <w:rsid w:val="00773F75"/>
    <w:rsid w:val="00786687"/>
    <w:rsid w:val="007920E8"/>
    <w:rsid w:val="007C65C1"/>
    <w:rsid w:val="007C76EA"/>
    <w:rsid w:val="007D7B2B"/>
    <w:rsid w:val="0082553E"/>
    <w:rsid w:val="00827432"/>
    <w:rsid w:val="00843359"/>
    <w:rsid w:val="00853B30"/>
    <w:rsid w:val="00886B01"/>
    <w:rsid w:val="008C2AC1"/>
    <w:rsid w:val="008C3834"/>
    <w:rsid w:val="008E0DB6"/>
    <w:rsid w:val="009209B3"/>
    <w:rsid w:val="009272E6"/>
    <w:rsid w:val="0094481A"/>
    <w:rsid w:val="00945DA6"/>
    <w:rsid w:val="0095715A"/>
    <w:rsid w:val="00983318"/>
    <w:rsid w:val="009A2535"/>
    <w:rsid w:val="009A2BF6"/>
    <w:rsid w:val="009C16CE"/>
    <w:rsid w:val="009C51CD"/>
    <w:rsid w:val="009E1268"/>
    <w:rsid w:val="00A00694"/>
    <w:rsid w:val="00A357D4"/>
    <w:rsid w:val="00A81289"/>
    <w:rsid w:val="00A842A9"/>
    <w:rsid w:val="00A93377"/>
    <w:rsid w:val="00A95D45"/>
    <w:rsid w:val="00AB0C90"/>
    <w:rsid w:val="00AC7D93"/>
    <w:rsid w:val="00AD2A82"/>
    <w:rsid w:val="00AE0BAF"/>
    <w:rsid w:val="00AE23B2"/>
    <w:rsid w:val="00B07293"/>
    <w:rsid w:val="00B1431E"/>
    <w:rsid w:val="00B60210"/>
    <w:rsid w:val="00B63EDF"/>
    <w:rsid w:val="00B64566"/>
    <w:rsid w:val="00B718FF"/>
    <w:rsid w:val="00BA7398"/>
    <w:rsid w:val="00BC3389"/>
    <w:rsid w:val="00BD2B7C"/>
    <w:rsid w:val="00BE297A"/>
    <w:rsid w:val="00C01CB4"/>
    <w:rsid w:val="00C020C7"/>
    <w:rsid w:val="00C14216"/>
    <w:rsid w:val="00C62DBD"/>
    <w:rsid w:val="00C751E5"/>
    <w:rsid w:val="00C76F58"/>
    <w:rsid w:val="00CB0677"/>
    <w:rsid w:val="00CD5ACF"/>
    <w:rsid w:val="00CF15A8"/>
    <w:rsid w:val="00CF33D8"/>
    <w:rsid w:val="00D0052C"/>
    <w:rsid w:val="00D01714"/>
    <w:rsid w:val="00D03ED3"/>
    <w:rsid w:val="00D24A03"/>
    <w:rsid w:val="00D47AEA"/>
    <w:rsid w:val="00DA406D"/>
    <w:rsid w:val="00DF3FEB"/>
    <w:rsid w:val="00E02217"/>
    <w:rsid w:val="00E02B18"/>
    <w:rsid w:val="00E050F3"/>
    <w:rsid w:val="00E20014"/>
    <w:rsid w:val="00E25819"/>
    <w:rsid w:val="00E371D6"/>
    <w:rsid w:val="00E57218"/>
    <w:rsid w:val="00E64500"/>
    <w:rsid w:val="00E87279"/>
    <w:rsid w:val="00E93729"/>
    <w:rsid w:val="00E938B6"/>
    <w:rsid w:val="00EC24B6"/>
    <w:rsid w:val="00EC6D1A"/>
    <w:rsid w:val="00F02390"/>
    <w:rsid w:val="00F076D0"/>
    <w:rsid w:val="00F16D1E"/>
    <w:rsid w:val="00F4274E"/>
    <w:rsid w:val="00F55050"/>
    <w:rsid w:val="00F557F3"/>
    <w:rsid w:val="00F90AA4"/>
    <w:rsid w:val="00F91894"/>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spacing w:after="24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rPr>
      <w:rFonts w:ascii="Times New Roman" w:eastAsia="Times New Roman" w:hAnsi="Times New Roman" w:cs="Times New Roman"/>
      <w:kern w:val="0"/>
      <w14:ligatures w14:val="none"/>
    </w:r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TotalTime>
  <Pages>6</Pages>
  <Words>6011</Words>
  <Characters>3426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67</cp:revision>
  <dcterms:created xsi:type="dcterms:W3CDTF">2024-08-07T15:40:00Z</dcterms:created>
  <dcterms:modified xsi:type="dcterms:W3CDTF">2024-08-09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3T9UxD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